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2C33" w:rsidRDefault="00632C33" w:rsidP="00A05D35">
      <w:pPr>
        <w:pStyle w:val="ListParagraph"/>
        <w:tabs>
          <w:tab w:val="left" w:pos="284"/>
        </w:tabs>
        <w:spacing w:after="0" w:line="480" w:lineRule="auto"/>
        <w:ind w:left="0"/>
        <w:jc w:val="center"/>
        <w:rPr>
          <w:rFonts w:ascii="Times New Roman" w:hAnsi="Times New Roman" w:cs="Times New Roman"/>
          <w:b/>
          <w:sz w:val="28"/>
          <w:szCs w:val="24"/>
        </w:rPr>
      </w:pPr>
    </w:p>
    <w:p w:rsidR="000B30D9" w:rsidRDefault="00CB48D5" w:rsidP="00A05D35">
      <w:pPr>
        <w:pStyle w:val="ListParagraph"/>
        <w:tabs>
          <w:tab w:val="left" w:pos="284"/>
        </w:tabs>
        <w:spacing w:after="0" w:line="480" w:lineRule="auto"/>
        <w:ind w:left="0"/>
        <w:jc w:val="center"/>
        <w:rPr>
          <w:rFonts w:ascii="Times New Roman" w:hAnsi="Times New Roman" w:cs="Times New Roman"/>
          <w:b/>
          <w:sz w:val="28"/>
          <w:szCs w:val="24"/>
        </w:rPr>
      </w:pPr>
      <w:r>
        <w:rPr>
          <w:rFonts w:ascii="Times New Roman" w:hAnsi="Times New Roman" w:cs="Times New Roman"/>
          <w:b/>
          <w:sz w:val="28"/>
          <w:szCs w:val="24"/>
        </w:rPr>
        <w:t>ANALISIS TINGKAT KEPUASAN PELANGGAN TERHADAP PELAYANAN DI APOTEK DEVAN TENGGARONG</w:t>
      </w:r>
    </w:p>
    <w:p w:rsidR="000B30D9" w:rsidRDefault="000B30D9" w:rsidP="00A05D35">
      <w:pPr>
        <w:pStyle w:val="ListParagraph"/>
        <w:tabs>
          <w:tab w:val="left" w:pos="284"/>
        </w:tabs>
        <w:spacing w:after="0" w:line="480" w:lineRule="auto"/>
        <w:ind w:left="0"/>
        <w:jc w:val="center"/>
        <w:rPr>
          <w:rFonts w:ascii="Times New Roman" w:hAnsi="Times New Roman" w:cs="Times New Roman"/>
          <w:b/>
          <w:sz w:val="24"/>
          <w:szCs w:val="24"/>
        </w:rPr>
      </w:pPr>
    </w:p>
    <w:p w:rsidR="00CB48D5" w:rsidRDefault="00CB48D5" w:rsidP="00A05D35">
      <w:pPr>
        <w:pStyle w:val="ListParagraph"/>
        <w:tabs>
          <w:tab w:val="left" w:pos="284"/>
        </w:tabs>
        <w:spacing w:after="0" w:line="480" w:lineRule="auto"/>
        <w:ind w:left="0"/>
        <w:jc w:val="center"/>
        <w:rPr>
          <w:rFonts w:ascii="Times New Roman" w:hAnsi="Times New Roman" w:cs="Times New Roman"/>
          <w:b/>
          <w:sz w:val="24"/>
          <w:szCs w:val="24"/>
        </w:rPr>
      </w:pPr>
    </w:p>
    <w:p w:rsidR="00CB48D5" w:rsidRPr="000B30D9" w:rsidRDefault="00CB48D5" w:rsidP="00A05D35">
      <w:pPr>
        <w:pStyle w:val="ListParagraph"/>
        <w:tabs>
          <w:tab w:val="left" w:pos="284"/>
        </w:tabs>
        <w:spacing w:after="0" w:line="480" w:lineRule="auto"/>
        <w:ind w:left="0"/>
        <w:jc w:val="center"/>
        <w:rPr>
          <w:rFonts w:ascii="Times New Roman" w:hAnsi="Times New Roman" w:cs="Times New Roman"/>
          <w:b/>
          <w:sz w:val="24"/>
          <w:szCs w:val="24"/>
        </w:rPr>
      </w:pPr>
    </w:p>
    <w:p w:rsidR="00A05D35" w:rsidRPr="00223C9A" w:rsidRDefault="00A05D35" w:rsidP="00A05D35">
      <w:pPr>
        <w:pStyle w:val="ListParagraph"/>
        <w:tabs>
          <w:tab w:val="left" w:pos="284"/>
        </w:tabs>
        <w:spacing w:after="0" w:line="480" w:lineRule="auto"/>
        <w:ind w:left="0"/>
        <w:jc w:val="center"/>
        <w:rPr>
          <w:rFonts w:ascii="Times New Roman" w:hAnsi="Times New Roman" w:cs="Times New Roman"/>
          <w:b/>
          <w:sz w:val="24"/>
          <w:szCs w:val="24"/>
          <w:lang w:val="id-ID"/>
        </w:rPr>
      </w:pPr>
      <w:r w:rsidRPr="00223C9A">
        <w:rPr>
          <w:rFonts w:ascii="Times New Roman" w:hAnsi="Times New Roman" w:cs="Times New Roman"/>
          <w:b/>
          <w:sz w:val="24"/>
          <w:szCs w:val="24"/>
          <w:lang w:val="id-ID"/>
        </w:rPr>
        <w:t>USULAN PENELITIAN</w:t>
      </w:r>
    </w:p>
    <w:p w:rsidR="00A05D35" w:rsidRPr="00FB023F" w:rsidRDefault="00A05D35" w:rsidP="00A05D35">
      <w:pPr>
        <w:pStyle w:val="ListParagraph"/>
        <w:tabs>
          <w:tab w:val="left" w:pos="284"/>
        </w:tabs>
        <w:spacing w:after="0" w:line="480" w:lineRule="auto"/>
        <w:ind w:left="0"/>
        <w:jc w:val="center"/>
        <w:rPr>
          <w:rFonts w:ascii="Times New Roman" w:hAnsi="Times New Roman" w:cs="Times New Roman"/>
          <w:b/>
          <w:sz w:val="24"/>
          <w:szCs w:val="24"/>
        </w:rPr>
      </w:pPr>
    </w:p>
    <w:p w:rsidR="00A05D35" w:rsidRDefault="00A05D35" w:rsidP="00A05D35">
      <w:pPr>
        <w:pStyle w:val="ListParagraph"/>
        <w:tabs>
          <w:tab w:val="left" w:pos="284"/>
        </w:tabs>
        <w:spacing w:after="0" w:line="480" w:lineRule="auto"/>
        <w:ind w:left="0"/>
        <w:jc w:val="center"/>
        <w:rPr>
          <w:rFonts w:ascii="Times New Roman" w:hAnsi="Times New Roman" w:cs="Times New Roman"/>
          <w:b/>
          <w:sz w:val="24"/>
          <w:szCs w:val="24"/>
          <w:lang w:val="id-ID"/>
        </w:rPr>
      </w:pPr>
    </w:p>
    <w:p w:rsidR="00A05D35" w:rsidRDefault="00A05D35" w:rsidP="00A05D35">
      <w:pPr>
        <w:pStyle w:val="ListParagraph"/>
        <w:tabs>
          <w:tab w:val="left" w:pos="284"/>
        </w:tabs>
        <w:spacing w:after="0" w:line="48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OLEH :</w:t>
      </w:r>
    </w:p>
    <w:p w:rsidR="00A05D35" w:rsidRPr="00223C9A" w:rsidRDefault="00CB48D5" w:rsidP="00A05D35">
      <w:pPr>
        <w:pStyle w:val="ListParagraph"/>
        <w:tabs>
          <w:tab w:val="left" w:pos="284"/>
        </w:tabs>
        <w:spacing w:after="0" w:line="276" w:lineRule="auto"/>
        <w:ind w:left="0"/>
        <w:jc w:val="center"/>
        <w:rPr>
          <w:rFonts w:ascii="Times New Roman" w:hAnsi="Times New Roman" w:cs="Times New Roman"/>
          <w:b/>
          <w:sz w:val="24"/>
          <w:szCs w:val="24"/>
          <w:u w:val="single"/>
        </w:rPr>
      </w:pPr>
      <w:r>
        <w:rPr>
          <w:rFonts w:ascii="Times New Roman" w:hAnsi="Times New Roman" w:cs="Times New Roman"/>
          <w:b/>
          <w:sz w:val="24"/>
          <w:szCs w:val="24"/>
          <w:u w:val="single"/>
        </w:rPr>
        <w:t>WINDA ROSANTI</w:t>
      </w:r>
    </w:p>
    <w:p w:rsidR="00ED0E4A" w:rsidRPr="00A82C21" w:rsidRDefault="000B30D9" w:rsidP="00ED0E4A">
      <w:pPr>
        <w:pStyle w:val="ListParagraph"/>
        <w:tabs>
          <w:tab w:val="left" w:pos="284"/>
        </w:tabs>
        <w:spacing w:after="0" w:line="276" w:lineRule="auto"/>
        <w:ind w:left="0"/>
        <w:jc w:val="center"/>
        <w:rPr>
          <w:rFonts w:ascii="Times New Roman" w:hAnsi="Times New Roman" w:cs="Times New Roman"/>
          <w:b/>
          <w:sz w:val="24"/>
          <w:szCs w:val="24"/>
        </w:rPr>
      </w:pPr>
      <w:r>
        <w:rPr>
          <w:rFonts w:ascii="Times New Roman" w:hAnsi="Times New Roman" w:cs="Times New Roman"/>
          <w:b/>
          <w:sz w:val="24"/>
          <w:szCs w:val="24"/>
          <w:lang w:val="id-ID"/>
        </w:rPr>
        <w:t xml:space="preserve">NPM : </w:t>
      </w:r>
      <w:r w:rsidR="00CB48D5">
        <w:rPr>
          <w:rFonts w:ascii="Times New Roman" w:hAnsi="Times New Roman" w:cs="Times New Roman"/>
          <w:b/>
          <w:sz w:val="24"/>
          <w:szCs w:val="24"/>
        </w:rPr>
        <w:t>190214811</w:t>
      </w:r>
    </w:p>
    <w:p w:rsidR="00A05D35" w:rsidRPr="000B30D9" w:rsidRDefault="005D350C" w:rsidP="005D350C">
      <w:pPr>
        <w:pStyle w:val="ListParagraph"/>
        <w:tabs>
          <w:tab w:val="left" w:pos="284"/>
          <w:tab w:val="left" w:pos="5073"/>
        </w:tabs>
        <w:spacing w:after="0" w:line="276" w:lineRule="auto"/>
        <w:ind w:left="0"/>
        <w:jc w:val="left"/>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p>
    <w:p w:rsidR="00A05D35" w:rsidRDefault="00A05D35" w:rsidP="00A05D35">
      <w:pPr>
        <w:pStyle w:val="ListParagraph"/>
        <w:tabs>
          <w:tab w:val="left" w:pos="284"/>
        </w:tabs>
        <w:spacing w:after="0" w:line="276" w:lineRule="auto"/>
        <w:ind w:left="0"/>
        <w:jc w:val="center"/>
        <w:rPr>
          <w:rFonts w:ascii="Times New Roman" w:hAnsi="Times New Roman" w:cs="Times New Roman"/>
          <w:b/>
          <w:sz w:val="24"/>
          <w:szCs w:val="24"/>
          <w:lang w:val="id-ID"/>
        </w:rPr>
      </w:pPr>
    </w:p>
    <w:p w:rsidR="00A05D35" w:rsidRPr="00ED0E4A" w:rsidRDefault="00A05D35" w:rsidP="00A05D35">
      <w:pPr>
        <w:pStyle w:val="ListParagraph"/>
        <w:tabs>
          <w:tab w:val="left" w:pos="284"/>
        </w:tabs>
        <w:spacing w:after="0" w:line="276" w:lineRule="auto"/>
        <w:ind w:left="0"/>
        <w:jc w:val="center"/>
        <w:rPr>
          <w:rFonts w:ascii="Times New Roman" w:hAnsi="Times New Roman" w:cs="Times New Roman"/>
          <w:b/>
          <w:sz w:val="24"/>
          <w:szCs w:val="24"/>
        </w:rPr>
      </w:pPr>
    </w:p>
    <w:p w:rsidR="00A05D35" w:rsidRDefault="0051412D" w:rsidP="00CE3ACE">
      <w:pPr>
        <w:pStyle w:val="ListParagraph"/>
        <w:tabs>
          <w:tab w:val="left" w:pos="284"/>
        </w:tabs>
        <w:spacing w:after="0"/>
        <w:ind w:left="0"/>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58240" behindDoc="1" locked="0" layoutInCell="1" allowOverlap="1" wp14:anchorId="263AABC0" wp14:editId="33DB9933">
            <wp:simplePos x="0" y="0"/>
            <wp:positionH relativeFrom="column">
              <wp:posOffset>1668970</wp:posOffset>
            </wp:positionH>
            <wp:positionV relativeFrom="paragraph">
              <wp:posOffset>23495</wp:posOffset>
            </wp:positionV>
            <wp:extent cx="1866745" cy="1800000"/>
            <wp:effectExtent l="0" t="0" r="63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9">
                      <a:extLst>
                        <a:ext uri="{28A0092B-C50C-407E-A947-70E740481C1C}">
                          <a14:useLocalDpi xmlns:a14="http://schemas.microsoft.com/office/drawing/2010/main" val="0"/>
                        </a:ext>
                      </a:extLst>
                    </a:blip>
                    <a:stretch>
                      <a:fillRect/>
                    </a:stretch>
                  </pic:blipFill>
                  <pic:spPr>
                    <a:xfrm>
                      <a:off x="0" y="0"/>
                      <a:ext cx="1866745" cy="1800000"/>
                    </a:xfrm>
                    <a:prstGeom prst="rect">
                      <a:avLst/>
                    </a:prstGeom>
                  </pic:spPr>
                </pic:pic>
              </a:graphicData>
            </a:graphic>
            <wp14:sizeRelH relativeFrom="page">
              <wp14:pctWidth>0</wp14:pctWidth>
            </wp14:sizeRelH>
            <wp14:sizeRelV relativeFrom="page">
              <wp14:pctHeight>0</wp14:pctHeight>
            </wp14:sizeRelV>
          </wp:anchor>
        </w:drawing>
      </w:r>
    </w:p>
    <w:p w:rsidR="00A05D35" w:rsidRDefault="00A05D35" w:rsidP="00CE3ACE">
      <w:pPr>
        <w:pStyle w:val="ListParagraph"/>
        <w:tabs>
          <w:tab w:val="left" w:pos="284"/>
        </w:tabs>
        <w:spacing w:after="0"/>
        <w:ind w:left="0"/>
        <w:rPr>
          <w:rFonts w:ascii="Times New Roman" w:hAnsi="Times New Roman" w:cs="Times New Roman"/>
          <w:sz w:val="24"/>
          <w:szCs w:val="24"/>
          <w:lang w:val="id-ID"/>
        </w:rPr>
      </w:pPr>
    </w:p>
    <w:p w:rsidR="00A05D35" w:rsidRDefault="00A05D35" w:rsidP="00CE3ACE">
      <w:pPr>
        <w:pStyle w:val="ListParagraph"/>
        <w:tabs>
          <w:tab w:val="left" w:pos="284"/>
        </w:tabs>
        <w:spacing w:after="0"/>
        <w:ind w:left="0"/>
        <w:rPr>
          <w:rFonts w:ascii="Times New Roman" w:hAnsi="Times New Roman" w:cs="Times New Roman"/>
          <w:sz w:val="24"/>
          <w:szCs w:val="24"/>
          <w:lang w:val="id-ID"/>
        </w:rPr>
      </w:pPr>
    </w:p>
    <w:p w:rsidR="00A05D35" w:rsidRDefault="00A05D35" w:rsidP="00CE3ACE">
      <w:pPr>
        <w:pStyle w:val="ListParagraph"/>
        <w:tabs>
          <w:tab w:val="left" w:pos="284"/>
        </w:tabs>
        <w:spacing w:after="0"/>
        <w:ind w:left="0"/>
        <w:rPr>
          <w:rFonts w:ascii="Times New Roman" w:hAnsi="Times New Roman" w:cs="Times New Roman"/>
          <w:sz w:val="24"/>
          <w:szCs w:val="24"/>
          <w:lang w:val="id-ID"/>
        </w:rPr>
      </w:pPr>
    </w:p>
    <w:p w:rsidR="00A05D35" w:rsidRDefault="00A05D35" w:rsidP="00CE3ACE">
      <w:pPr>
        <w:pStyle w:val="ListParagraph"/>
        <w:tabs>
          <w:tab w:val="left" w:pos="284"/>
        </w:tabs>
        <w:spacing w:after="0"/>
        <w:ind w:left="0"/>
        <w:rPr>
          <w:rFonts w:ascii="Times New Roman" w:hAnsi="Times New Roman" w:cs="Times New Roman"/>
          <w:sz w:val="24"/>
          <w:szCs w:val="24"/>
          <w:lang w:val="id-ID"/>
        </w:rPr>
      </w:pPr>
    </w:p>
    <w:p w:rsidR="00A05D35" w:rsidRDefault="00A05D35" w:rsidP="00CE3ACE">
      <w:pPr>
        <w:pStyle w:val="ListParagraph"/>
        <w:tabs>
          <w:tab w:val="left" w:pos="284"/>
        </w:tabs>
        <w:spacing w:after="0"/>
        <w:ind w:left="0"/>
        <w:rPr>
          <w:rFonts w:ascii="Times New Roman" w:hAnsi="Times New Roman" w:cs="Times New Roman"/>
          <w:sz w:val="24"/>
          <w:szCs w:val="24"/>
          <w:lang w:val="id-ID"/>
        </w:rPr>
      </w:pPr>
    </w:p>
    <w:p w:rsidR="00A05D35" w:rsidRDefault="00A05D35" w:rsidP="00CE3ACE">
      <w:pPr>
        <w:pStyle w:val="ListParagraph"/>
        <w:tabs>
          <w:tab w:val="left" w:pos="284"/>
        </w:tabs>
        <w:spacing w:after="0"/>
        <w:ind w:left="0"/>
        <w:rPr>
          <w:rFonts w:ascii="Times New Roman" w:hAnsi="Times New Roman" w:cs="Times New Roman"/>
          <w:sz w:val="24"/>
          <w:szCs w:val="24"/>
          <w:lang w:val="id-ID"/>
        </w:rPr>
      </w:pPr>
    </w:p>
    <w:p w:rsidR="00A05D35" w:rsidRDefault="00A05D35" w:rsidP="00CE3ACE">
      <w:pPr>
        <w:pStyle w:val="ListParagraph"/>
        <w:tabs>
          <w:tab w:val="left" w:pos="284"/>
        </w:tabs>
        <w:spacing w:after="0"/>
        <w:ind w:left="0"/>
        <w:rPr>
          <w:rFonts w:ascii="Times New Roman" w:hAnsi="Times New Roman" w:cs="Times New Roman"/>
          <w:sz w:val="24"/>
          <w:szCs w:val="24"/>
          <w:lang w:val="id-ID"/>
        </w:rPr>
      </w:pPr>
    </w:p>
    <w:p w:rsidR="0051412D" w:rsidRDefault="0051412D" w:rsidP="00CE3ACE">
      <w:pPr>
        <w:pStyle w:val="ListParagraph"/>
        <w:tabs>
          <w:tab w:val="left" w:pos="284"/>
        </w:tabs>
        <w:spacing w:after="0"/>
        <w:ind w:left="0"/>
        <w:rPr>
          <w:rFonts w:ascii="Times New Roman" w:hAnsi="Times New Roman" w:cs="Times New Roman"/>
          <w:sz w:val="24"/>
          <w:szCs w:val="24"/>
          <w:lang w:val="id-ID"/>
        </w:rPr>
      </w:pPr>
    </w:p>
    <w:p w:rsidR="0051412D" w:rsidRDefault="0051412D" w:rsidP="00CE3ACE">
      <w:pPr>
        <w:pStyle w:val="ListParagraph"/>
        <w:tabs>
          <w:tab w:val="left" w:pos="284"/>
        </w:tabs>
        <w:spacing w:after="0"/>
        <w:ind w:left="0"/>
        <w:rPr>
          <w:rFonts w:ascii="Times New Roman" w:hAnsi="Times New Roman" w:cs="Times New Roman"/>
          <w:sz w:val="24"/>
          <w:szCs w:val="24"/>
          <w:lang w:val="id-ID"/>
        </w:rPr>
      </w:pPr>
    </w:p>
    <w:p w:rsidR="0051412D" w:rsidRDefault="0051412D" w:rsidP="00CE3ACE">
      <w:pPr>
        <w:pStyle w:val="ListParagraph"/>
        <w:tabs>
          <w:tab w:val="left" w:pos="284"/>
        </w:tabs>
        <w:spacing w:after="0"/>
        <w:ind w:left="0"/>
        <w:rPr>
          <w:rFonts w:ascii="Times New Roman" w:hAnsi="Times New Roman" w:cs="Times New Roman"/>
          <w:sz w:val="24"/>
          <w:szCs w:val="24"/>
          <w:lang w:val="id-ID"/>
        </w:rPr>
      </w:pPr>
    </w:p>
    <w:p w:rsidR="0051412D" w:rsidRDefault="0051412D" w:rsidP="00CE3ACE">
      <w:pPr>
        <w:pStyle w:val="ListParagraph"/>
        <w:tabs>
          <w:tab w:val="left" w:pos="284"/>
        </w:tabs>
        <w:spacing w:after="0"/>
        <w:ind w:left="0"/>
        <w:rPr>
          <w:rFonts w:ascii="Times New Roman" w:hAnsi="Times New Roman" w:cs="Times New Roman"/>
          <w:sz w:val="24"/>
          <w:szCs w:val="24"/>
          <w:lang w:val="id-ID"/>
        </w:rPr>
      </w:pPr>
    </w:p>
    <w:p w:rsidR="0051412D" w:rsidRDefault="0051412D" w:rsidP="00CE3ACE">
      <w:pPr>
        <w:pStyle w:val="ListParagraph"/>
        <w:tabs>
          <w:tab w:val="left" w:pos="284"/>
        </w:tabs>
        <w:spacing w:after="0"/>
        <w:ind w:left="0"/>
        <w:rPr>
          <w:rFonts w:ascii="Times New Roman" w:hAnsi="Times New Roman" w:cs="Times New Roman"/>
          <w:sz w:val="24"/>
          <w:szCs w:val="24"/>
          <w:lang w:val="id-ID"/>
        </w:rPr>
      </w:pPr>
    </w:p>
    <w:p w:rsidR="00A05D35" w:rsidRDefault="00A05D35" w:rsidP="00CE3ACE">
      <w:pPr>
        <w:pStyle w:val="ListParagraph"/>
        <w:tabs>
          <w:tab w:val="left" w:pos="284"/>
        </w:tabs>
        <w:spacing w:after="0"/>
        <w:ind w:left="0"/>
        <w:rPr>
          <w:rFonts w:ascii="Times New Roman" w:hAnsi="Times New Roman" w:cs="Times New Roman"/>
          <w:sz w:val="24"/>
          <w:szCs w:val="24"/>
          <w:lang w:val="id-ID"/>
        </w:rPr>
      </w:pPr>
    </w:p>
    <w:p w:rsidR="00A05D35" w:rsidRPr="0051412D" w:rsidRDefault="0051412D" w:rsidP="0051412D">
      <w:pPr>
        <w:pStyle w:val="ListParagraph"/>
        <w:tabs>
          <w:tab w:val="left" w:pos="284"/>
        </w:tabs>
        <w:spacing w:after="0" w:line="360" w:lineRule="auto"/>
        <w:ind w:left="0"/>
        <w:jc w:val="center"/>
        <w:rPr>
          <w:rFonts w:ascii="Times New Roman" w:hAnsi="Times New Roman" w:cs="Times New Roman"/>
          <w:b/>
          <w:sz w:val="24"/>
          <w:szCs w:val="24"/>
          <w:lang w:val="id-ID"/>
        </w:rPr>
      </w:pPr>
      <w:r w:rsidRPr="0051412D">
        <w:rPr>
          <w:rFonts w:ascii="Times New Roman" w:hAnsi="Times New Roman" w:cs="Times New Roman"/>
          <w:b/>
          <w:sz w:val="24"/>
          <w:szCs w:val="24"/>
          <w:lang w:val="id-ID"/>
        </w:rPr>
        <w:t>PROGRAM STUDI MANAJEMEN</w:t>
      </w:r>
    </w:p>
    <w:p w:rsidR="0051412D" w:rsidRPr="0051412D" w:rsidRDefault="0051412D" w:rsidP="0051412D">
      <w:pPr>
        <w:pStyle w:val="ListParagraph"/>
        <w:tabs>
          <w:tab w:val="left" w:pos="284"/>
        </w:tabs>
        <w:spacing w:after="0" w:line="360" w:lineRule="auto"/>
        <w:ind w:left="0"/>
        <w:jc w:val="center"/>
        <w:rPr>
          <w:rFonts w:ascii="Times New Roman" w:hAnsi="Times New Roman" w:cs="Times New Roman"/>
          <w:b/>
          <w:sz w:val="24"/>
          <w:szCs w:val="24"/>
          <w:lang w:val="id-ID"/>
        </w:rPr>
      </w:pPr>
      <w:r w:rsidRPr="0051412D">
        <w:rPr>
          <w:rFonts w:ascii="Times New Roman" w:hAnsi="Times New Roman" w:cs="Times New Roman"/>
          <w:b/>
          <w:sz w:val="24"/>
          <w:szCs w:val="24"/>
          <w:lang w:val="id-ID"/>
        </w:rPr>
        <w:t>FAKULTAS EKONOMI DAN BISNIS</w:t>
      </w:r>
    </w:p>
    <w:p w:rsidR="0051412D" w:rsidRPr="0051412D" w:rsidRDefault="0051412D" w:rsidP="0051412D">
      <w:pPr>
        <w:pStyle w:val="ListParagraph"/>
        <w:tabs>
          <w:tab w:val="left" w:pos="284"/>
        </w:tabs>
        <w:spacing w:after="0" w:line="360" w:lineRule="auto"/>
        <w:ind w:left="0"/>
        <w:jc w:val="center"/>
        <w:rPr>
          <w:rFonts w:ascii="Times New Roman" w:hAnsi="Times New Roman" w:cs="Times New Roman"/>
          <w:b/>
          <w:sz w:val="24"/>
          <w:szCs w:val="24"/>
          <w:lang w:val="id-ID"/>
        </w:rPr>
      </w:pPr>
      <w:r w:rsidRPr="0051412D">
        <w:rPr>
          <w:rFonts w:ascii="Times New Roman" w:hAnsi="Times New Roman" w:cs="Times New Roman"/>
          <w:b/>
          <w:sz w:val="24"/>
          <w:szCs w:val="24"/>
          <w:lang w:val="id-ID"/>
        </w:rPr>
        <w:t>UNIVERSITAS KUTAI KARTANEGARA</w:t>
      </w:r>
    </w:p>
    <w:p w:rsidR="0051412D" w:rsidRPr="00223C9A" w:rsidRDefault="00223C9A" w:rsidP="0051412D">
      <w:pPr>
        <w:pStyle w:val="ListParagraph"/>
        <w:tabs>
          <w:tab w:val="left" w:pos="284"/>
        </w:tabs>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lang w:val="id-ID"/>
        </w:rPr>
        <w:t>202</w:t>
      </w:r>
      <w:r>
        <w:rPr>
          <w:rFonts w:ascii="Times New Roman" w:hAnsi="Times New Roman" w:cs="Times New Roman"/>
          <w:b/>
          <w:sz w:val="24"/>
          <w:szCs w:val="24"/>
        </w:rPr>
        <w:t>2</w:t>
      </w:r>
    </w:p>
    <w:p w:rsidR="00A05D35" w:rsidRDefault="00A05D35" w:rsidP="00CE3ACE">
      <w:pPr>
        <w:pStyle w:val="ListParagraph"/>
        <w:tabs>
          <w:tab w:val="left" w:pos="284"/>
        </w:tabs>
        <w:spacing w:after="0"/>
        <w:ind w:left="0"/>
        <w:rPr>
          <w:rFonts w:ascii="Times New Roman" w:hAnsi="Times New Roman" w:cs="Times New Roman"/>
          <w:sz w:val="24"/>
          <w:szCs w:val="24"/>
          <w:lang w:val="id-ID"/>
        </w:rPr>
      </w:pPr>
    </w:p>
    <w:p w:rsidR="00A05D35" w:rsidRDefault="00A05D35" w:rsidP="00CE3ACE">
      <w:pPr>
        <w:pStyle w:val="ListParagraph"/>
        <w:tabs>
          <w:tab w:val="left" w:pos="284"/>
        </w:tabs>
        <w:spacing w:after="0"/>
        <w:ind w:left="0"/>
        <w:rPr>
          <w:rFonts w:ascii="Times New Roman" w:hAnsi="Times New Roman" w:cs="Times New Roman"/>
          <w:sz w:val="24"/>
          <w:szCs w:val="24"/>
          <w:lang w:val="id-ID"/>
        </w:rPr>
      </w:pPr>
    </w:p>
    <w:p w:rsidR="00A05D35" w:rsidRDefault="00A05D35" w:rsidP="00CE3ACE">
      <w:pPr>
        <w:pStyle w:val="ListParagraph"/>
        <w:tabs>
          <w:tab w:val="left" w:pos="284"/>
        </w:tabs>
        <w:spacing w:after="0"/>
        <w:ind w:left="0"/>
        <w:rPr>
          <w:rFonts w:ascii="Times New Roman" w:hAnsi="Times New Roman" w:cs="Times New Roman"/>
          <w:sz w:val="24"/>
          <w:szCs w:val="24"/>
          <w:lang w:val="id-ID"/>
        </w:rPr>
      </w:pPr>
    </w:p>
    <w:p w:rsidR="00A05D35" w:rsidRDefault="00A05D35" w:rsidP="00CE3ACE">
      <w:pPr>
        <w:pStyle w:val="ListParagraph"/>
        <w:tabs>
          <w:tab w:val="left" w:pos="284"/>
        </w:tabs>
        <w:spacing w:after="0"/>
        <w:ind w:left="0"/>
        <w:rPr>
          <w:rFonts w:ascii="Times New Roman" w:hAnsi="Times New Roman" w:cs="Times New Roman"/>
          <w:sz w:val="24"/>
          <w:szCs w:val="24"/>
          <w:lang w:val="id-ID"/>
        </w:rPr>
      </w:pPr>
    </w:p>
    <w:p w:rsidR="00A05D35" w:rsidRDefault="00A05D35" w:rsidP="00CE3ACE">
      <w:pPr>
        <w:pStyle w:val="ListParagraph"/>
        <w:tabs>
          <w:tab w:val="left" w:pos="284"/>
        </w:tabs>
        <w:spacing w:after="0"/>
        <w:ind w:left="0"/>
        <w:rPr>
          <w:rFonts w:ascii="Times New Roman" w:hAnsi="Times New Roman" w:cs="Times New Roman"/>
          <w:sz w:val="24"/>
          <w:szCs w:val="24"/>
          <w:lang w:val="id-ID"/>
        </w:rPr>
      </w:pPr>
    </w:p>
    <w:p w:rsidR="000940F2" w:rsidRPr="00F44AE9" w:rsidRDefault="000940F2" w:rsidP="00CE3ACE">
      <w:pPr>
        <w:pStyle w:val="ListParagraph"/>
        <w:tabs>
          <w:tab w:val="left" w:pos="284"/>
        </w:tabs>
        <w:spacing w:after="0"/>
        <w:ind w:left="0"/>
        <w:rPr>
          <w:rFonts w:ascii="Times New Roman" w:hAnsi="Times New Roman" w:cs="Times New Roman"/>
          <w:sz w:val="24"/>
          <w:szCs w:val="24"/>
        </w:rPr>
      </w:pPr>
    </w:p>
    <w:p w:rsidR="000940F2" w:rsidRPr="00A05D35" w:rsidRDefault="000940F2" w:rsidP="00CE3ACE">
      <w:pPr>
        <w:pStyle w:val="ListParagraph"/>
        <w:tabs>
          <w:tab w:val="left" w:pos="284"/>
        </w:tabs>
        <w:spacing w:after="0"/>
        <w:ind w:left="0"/>
        <w:rPr>
          <w:rFonts w:ascii="Times New Roman" w:hAnsi="Times New Roman" w:cs="Times New Roman"/>
          <w:sz w:val="24"/>
          <w:szCs w:val="24"/>
          <w:lang w:val="id-ID"/>
        </w:rPr>
      </w:pPr>
    </w:p>
    <w:p w:rsidR="00490D6D" w:rsidRPr="0051412D" w:rsidRDefault="00490D6D" w:rsidP="00490D6D">
      <w:pPr>
        <w:ind w:left="0"/>
        <w:jc w:val="center"/>
        <w:rPr>
          <w:rFonts w:ascii="Times New Roman" w:hAnsi="Times New Roman" w:cs="Times New Roman"/>
          <w:b/>
          <w:sz w:val="24"/>
          <w:szCs w:val="24"/>
        </w:rPr>
      </w:pPr>
      <w:r w:rsidRPr="0051412D">
        <w:rPr>
          <w:rFonts w:ascii="Times New Roman" w:hAnsi="Times New Roman" w:cs="Times New Roman"/>
          <w:b/>
          <w:sz w:val="24"/>
          <w:szCs w:val="24"/>
        </w:rPr>
        <w:t>RANCANGAN USULAN PENELITIAN SKRIPSI</w:t>
      </w:r>
    </w:p>
    <w:p w:rsidR="00490D6D" w:rsidRPr="0051412D" w:rsidRDefault="00490D6D" w:rsidP="0051412D">
      <w:pPr>
        <w:spacing w:after="0" w:line="276" w:lineRule="auto"/>
        <w:ind w:left="0"/>
        <w:rPr>
          <w:rFonts w:ascii="Times New Roman" w:hAnsi="Times New Roman" w:cs="Times New Roman"/>
          <w:b/>
          <w:sz w:val="24"/>
          <w:szCs w:val="24"/>
        </w:rPr>
      </w:pPr>
      <w:r w:rsidRPr="0051412D">
        <w:rPr>
          <w:rFonts w:ascii="Times New Roman" w:hAnsi="Times New Roman" w:cs="Times New Roman"/>
          <w:b/>
          <w:sz w:val="24"/>
          <w:szCs w:val="24"/>
        </w:rPr>
        <w:t>Diajukan Oleh:</w:t>
      </w:r>
    </w:p>
    <w:p w:rsidR="00490D6D" w:rsidRPr="003B43AA" w:rsidRDefault="00BB65EA" w:rsidP="0051412D">
      <w:pPr>
        <w:tabs>
          <w:tab w:val="left" w:pos="1418"/>
          <w:tab w:val="left" w:pos="1701"/>
        </w:tabs>
        <w:spacing w:after="0" w:line="276" w:lineRule="auto"/>
        <w:ind w:left="0"/>
        <w:rPr>
          <w:rFonts w:ascii="Times New Roman" w:hAnsi="Times New Roman" w:cs="Times New Roman"/>
          <w:b/>
          <w:sz w:val="24"/>
          <w:szCs w:val="24"/>
        </w:rPr>
      </w:pPr>
      <w:r w:rsidRPr="0051412D">
        <w:rPr>
          <w:rFonts w:ascii="Times New Roman" w:hAnsi="Times New Roman" w:cs="Times New Roman"/>
          <w:b/>
          <w:sz w:val="24"/>
          <w:szCs w:val="24"/>
        </w:rPr>
        <w:t>Nama</w:t>
      </w:r>
      <w:r w:rsidRPr="0051412D">
        <w:rPr>
          <w:rFonts w:ascii="Times New Roman" w:hAnsi="Times New Roman" w:cs="Times New Roman"/>
          <w:b/>
          <w:sz w:val="24"/>
          <w:szCs w:val="24"/>
        </w:rPr>
        <w:tab/>
      </w:r>
      <w:r w:rsidR="00490D6D" w:rsidRPr="0051412D">
        <w:rPr>
          <w:rFonts w:ascii="Times New Roman" w:hAnsi="Times New Roman" w:cs="Times New Roman"/>
          <w:b/>
          <w:sz w:val="24"/>
          <w:szCs w:val="24"/>
        </w:rPr>
        <w:t>:</w:t>
      </w:r>
      <w:r w:rsidRPr="0051412D">
        <w:rPr>
          <w:rFonts w:ascii="Times New Roman" w:hAnsi="Times New Roman" w:cs="Times New Roman"/>
          <w:b/>
          <w:sz w:val="24"/>
          <w:szCs w:val="24"/>
        </w:rPr>
        <w:tab/>
      </w:r>
      <w:r w:rsidR="00CB48D5" w:rsidRPr="00CB48D5">
        <w:rPr>
          <w:rFonts w:ascii="Times New Roman" w:hAnsi="Times New Roman" w:cs="Times New Roman"/>
          <w:b/>
          <w:sz w:val="24"/>
          <w:szCs w:val="24"/>
        </w:rPr>
        <w:t>Winda Rosanti</w:t>
      </w:r>
    </w:p>
    <w:p w:rsidR="00490D6D" w:rsidRPr="00FC3420" w:rsidRDefault="00490D6D" w:rsidP="0051412D">
      <w:pPr>
        <w:tabs>
          <w:tab w:val="left" w:pos="1418"/>
          <w:tab w:val="left" w:pos="1701"/>
        </w:tabs>
        <w:spacing w:after="0" w:line="276" w:lineRule="auto"/>
        <w:ind w:left="0"/>
        <w:rPr>
          <w:rFonts w:ascii="Times New Roman" w:hAnsi="Times New Roman" w:cs="Times New Roman"/>
          <w:b/>
          <w:sz w:val="24"/>
          <w:szCs w:val="24"/>
        </w:rPr>
      </w:pPr>
      <w:r w:rsidRPr="0051412D">
        <w:rPr>
          <w:rFonts w:ascii="Times New Roman" w:hAnsi="Times New Roman" w:cs="Times New Roman"/>
          <w:b/>
          <w:sz w:val="24"/>
          <w:szCs w:val="24"/>
        </w:rPr>
        <w:t>NPM</w:t>
      </w:r>
      <w:r w:rsidRPr="0051412D">
        <w:rPr>
          <w:rFonts w:ascii="Times New Roman" w:hAnsi="Times New Roman" w:cs="Times New Roman"/>
          <w:b/>
          <w:sz w:val="24"/>
          <w:szCs w:val="24"/>
        </w:rPr>
        <w:tab/>
        <w:t>:</w:t>
      </w:r>
      <w:r w:rsidR="00BB65EA" w:rsidRPr="0051412D">
        <w:rPr>
          <w:rFonts w:ascii="Times New Roman" w:hAnsi="Times New Roman" w:cs="Times New Roman"/>
          <w:b/>
          <w:sz w:val="24"/>
          <w:szCs w:val="24"/>
        </w:rPr>
        <w:tab/>
      </w:r>
      <w:r w:rsidR="00CB48D5">
        <w:rPr>
          <w:rFonts w:ascii="Times New Roman" w:hAnsi="Times New Roman" w:cs="Times New Roman"/>
          <w:b/>
          <w:sz w:val="24"/>
          <w:szCs w:val="24"/>
        </w:rPr>
        <w:t>190214811</w:t>
      </w:r>
    </w:p>
    <w:p w:rsidR="00830A42" w:rsidRDefault="00490D6D" w:rsidP="00ED0E4A">
      <w:pPr>
        <w:pStyle w:val="ListParagraph"/>
        <w:tabs>
          <w:tab w:val="left" w:pos="284"/>
          <w:tab w:val="left" w:pos="1418"/>
          <w:tab w:val="left" w:pos="1701"/>
        </w:tabs>
        <w:spacing w:after="0" w:line="276" w:lineRule="auto"/>
        <w:ind w:left="1701" w:hanging="1701"/>
        <w:rPr>
          <w:rFonts w:ascii="Times New Roman" w:hAnsi="Times New Roman" w:cs="Times New Roman"/>
          <w:b/>
          <w:sz w:val="24"/>
          <w:szCs w:val="24"/>
        </w:rPr>
      </w:pPr>
      <w:r w:rsidRPr="0051412D">
        <w:rPr>
          <w:rFonts w:ascii="Times New Roman" w:hAnsi="Times New Roman" w:cs="Times New Roman"/>
          <w:b/>
          <w:sz w:val="24"/>
          <w:szCs w:val="24"/>
        </w:rPr>
        <w:t>Judul</w:t>
      </w:r>
      <w:r w:rsidR="00784995">
        <w:rPr>
          <w:rFonts w:ascii="Times New Roman" w:hAnsi="Times New Roman" w:cs="Times New Roman"/>
          <w:sz w:val="24"/>
          <w:szCs w:val="24"/>
          <w:lang w:val="id-ID"/>
        </w:rPr>
        <w:tab/>
      </w:r>
      <w:r w:rsidRPr="0051412D">
        <w:rPr>
          <w:rFonts w:ascii="Times New Roman" w:hAnsi="Times New Roman" w:cs="Times New Roman"/>
          <w:b/>
          <w:sz w:val="24"/>
          <w:szCs w:val="24"/>
        </w:rPr>
        <w:t>:</w:t>
      </w:r>
      <w:r w:rsidR="00BB65EA">
        <w:rPr>
          <w:rFonts w:ascii="Times New Roman" w:hAnsi="Times New Roman" w:cs="Times New Roman"/>
          <w:sz w:val="24"/>
          <w:szCs w:val="24"/>
        </w:rPr>
        <w:tab/>
      </w:r>
      <w:r w:rsidR="00CB48D5" w:rsidRPr="00CB48D5">
        <w:rPr>
          <w:rFonts w:ascii="Times New Roman" w:hAnsi="Times New Roman" w:cs="Times New Roman"/>
          <w:b/>
          <w:sz w:val="24"/>
          <w:szCs w:val="24"/>
        </w:rPr>
        <w:t>Analisi</w:t>
      </w:r>
      <w:r w:rsidR="002A564B">
        <w:rPr>
          <w:rFonts w:ascii="Times New Roman" w:hAnsi="Times New Roman" w:cs="Times New Roman"/>
          <w:b/>
          <w:sz w:val="24"/>
          <w:szCs w:val="24"/>
        </w:rPr>
        <w:t>s</w:t>
      </w:r>
      <w:r w:rsidR="00CB48D5" w:rsidRPr="00CB48D5">
        <w:rPr>
          <w:rFonts w:ascii="Times New Roman" w:hAnsi="Times New Roman" w:cs="Times New Roman"/>
          <w:b/>
          <w:sz w:val="24"/>
          <w:szCs w:val="24"/>
        </w:rPr>
        <w:t xml:space="preserve"> Tingkat Kepuasan Pelanggan Terhadap Pelayanan Di Apotek Devan Tenggarong</w:t>
      </w:r>
    </w:p>
    <w:p w:rsidR="00A37F03" w:rsidRPr="00A37F03" w:rsidRDefault="00CB48D5" w:rsidP="000B6963">
      <w:pPr>
        <w:pStyle w:val="ListParagraph"/>
        <w:tabs>
          <w:tab w:val="left" w:pos="3215"/>
          <w:tab w:val="left" w:pos="3633"/>
          <w:tab w:val="left" w:pos="4052"/>
        </w:tabs>
        <w:spacing w:after="0" w:line="276" w:lineRule="auto"/>
        <w:ind w:left="1701" w:hanging="1701"/>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00862F8B">
        <w:rPr>
          <w:rFonts w:ascii="Times New Roman" w:hAnsi="Times New Roman" w:cs="Times New Roman"/>
          <w:b/>
          <w:sz w:val="24"/>
          <w:szCs w:val="24"/>
        </w:rPr>
        <w:tab/>
      </w:r>
      <w:r w:rsidR="000B6963">
        <w:rPr>
          <w:rFonts w:ascii="Times New Roman" w:hAnsi="Times New Roman" w:cs="Times New Roman"/>
          <w:b/>
          <w:sz w:val="24"/>
          <w:szCs w:val="24"/>
        </w:rPr>
        <w:tab/>
      </w:r>
    </w:p>
    <w:p w:rsidR="00A37F03" w:rsidRDefault="00490D6D" w:rsidP="00795A0B">
      <w:pPr>
        <w:pStyle w:val="ListParagraph"/>
        <w:numPr>
          <w:ilvl w:val="0"/>
          <w:numId w:val="1"/>
        </w:numPr>
        <w:spacing w:after="0" w:line="480" w:lineRule="auto"/>
        <w:ind w:left="426" w:hanging="426"/>
        <w:jc w:val="left"/>
        <w:rPr>
          <w:rFonts w:ascii="Times New Roman" w:hAnsi="Times New Roman" w:cs="Times New Roman"/>
          <w:b/>
          <w:sz w:val="24"/>
          <w:szCs w:val="24"/>
        </w:rPr>
      </w:pPr>
      <w:r w:rsidRPr="006F6324">
        <w:rPr>
          <w:rFonts w:ascii="Times New Roman" w:hAnsi="Times New Roman" w:cs="Times New Roman"/>
          <w:b/>
          <w:sz w:val="24"/>
          <w:szCs w:val="24"/>
        </w:rPr>
        <w:t>Latar Belakang</w:t>
      </w:r>
    </w:p>
    <w:p w:rsidR="00A37F03" w:rsidRPr="0092029E" w:rsidRDefault="00FB023F" w:rsidP="00810668">
      <w:pPr>
        <w:tabs>
          <w:tab w:val="left" w:pos="3299"/>
        </w:tabs>
        <w:spacing w:after="0" w:line="480" w:lineRule="auto"/>
        <w:ind w:left="0" w:firstLine="567"/>
        <w:rPr>
          <w:rFonts w:ascii="Times New Roman" w:hAnsi="Times New Roman" w:cs="Times New Roman"/>
          <w:sz w:val="24"/>
          <w:szCs w:val="28"/>
        </w:rPr>
      </w:pPr>
      <w:r w:rsidRPr="0092029E">
        <w:rPr>
          <w:rFonts w:ascii="Times New Roman" w:hAnsi="Times New Roman" w:cs="Times New Roman"/>
          <w:sz w:val="24"/>
          <w:szCs w:val="28"/>
        </w:rPr>
        <w:t>Apotek  merupakan  sarana  pelayanan kefarmasian  tempat  dilakukan  praktek kefarmasian oleh apoteker untuk menjamin mutu pelayanan  kefarmasian  di  apotek,  maka  harus dilakukan  evaluasi  mutu  pelayananan kefarmasian.  Di  era  globalisasi  saat  ini, persaingan apotek yang berasal dari dalam negeri maupun  pemilik  sarana  apotek  Masyarakat Ekonomi  ASEAN  (MEA)  yang  masuk  ke Indonesia  semakin  tak  terelakkan.  Selain  itu, deregulasi  ttentang  pendirian  apotek,  tingginya permintaan  konsumen  terhadap  obat  dan banyaknya jumlah  apoteker  juga  menjadi faktor pemicu  semakin  banyaknya  jumlah  apotek. Secara  tidak  langsung,  persaingan  bisnis  antar apotek  semakin  ketat  demi  memperoleh  jumlah pelanggan semaksimal mungkin. Produk yang ditawarkan suatu apotek hampir serupa dengan yang ditawarkan oleh apotek lain, sehingga  pelanggan  dapat  langsung melakukan perbandingan atas produk dan kualitas pelayanan apotek. Oleh  karena itu,  setiap apotek  berlomba untuk memberikan pelayanan terbaik.  Salah satu indikator  yang  digunakan  untuk  mengevaluasi kualitas  pelayanan  di  apotek  adalah  dengan mengukur  tingkat kepuasan pelanggan (Leebov,1994).</w:t>
      </w:r>
    </w:p>
    <w:p w:rsidR="00DA62F9" w:rsidRPr="0092029E" w:rsidRDefault="00DA62F9" w:rsidP="00810668">
      <w:pPr>
        <w:pStyle w:val="ListParagraph"/>
        <w:tabs>
          <w:tab w:val="left" w:pos="3299"/>
        </w:tabs>
        <w:spacing w:after="0" w:line="480" w:lineRule="auto"/>
        <w:ind w:left="0" w:firstLine="567"/>
        <w:rPr>
          <w:rFonts w:ascii="Times New Roman" w:hAnsi="Times New Roman" w:cs="Times New Roman"/>
          <w:sz w:val="24"/>
          <w:szCs w:val="28"/>
        </w:rPr>
      </w:pPr>
      <w:r w:rsidRPr="0092029E">
        <w:rPr>
          <w:rFonts w:ascii="Times New Roman" w:hAnsi="Times New Roman" w:cs="Times New Roman"/>
          <w:sz w:val="24"/>
          <w:szCs w:val="28"/>
        </w:rPr>
        <w:t>Kepuasan pelanggan  merupakan  perasaan senang  atau  kecewa  seseorang  yang  muncul setelah  membandingkan  hasil  produk  yang dipikirkan  terhadap  kinerja  yang  dihasilkan (Kotler, 2007).</w:t>
      </w:r>
    </w:p>
    <w:p w:rsidR="00DA62F9" w:rsidRDefault="00DA62F9" w:rsidP="00810668">
      <w:pPr>
        <w:pStyle w:val="ListParagraph"/>
        <w:tabs>
          <w:tab w:val="left" w:pos="3299"/>
        </w:tabs>
        <w:spacing w:after="0" w:line="480" w:lineRule="auto"/>
        <w:ind w:left="0" w:firstLine="567"/>
        <w:rPr>
          <w:rFonts w:ascii="Times New Roman" w:hAnsi="Times New Roman" w:cs="Times New Roman"/>
          <w:sz w:val="24"/>
          <w:szCs w:val="28"/>
          <w:lang w:val="id-ID"/>
        </w:rPr>
      </w:pPr>
      <w:r w:rsidRPr="0092029E">
        <w:rPr>
          <w:rFonts w:ascii="Times New Roman" w:hAnsi="Times New Roman" w:cs="Times New Roman"/>
          <w:sz w:val="24"/>
          <w:szCs w:val="28"/>
        </w:rPr>
        <w:lastRenderedPageBreak/>
        <w:t>Menurut Peraturan Menteri Kesehatan no. 35 tahun  2014  (Permenkes 2014),  untuk  menjamin mutu  pelayanan  kefarmasian  di  apotek,  harus dilakukan evaluasi mutu pelayanan  kefarmasian. Terkait dengan pelayanan kefarmasian di apotek perlu dilakukan evaluasi mutu pelayanan farmasi klinik dengan  metode survey yaitu pengumpulan data dengan menggunakan kuesioner. Salah  satu model  yang  banyak  dipakai  untuk  mengukur kepuasan pelanggan  adalah  model  SERVQUAL (Service Quality) dengan cara membuat penilaian kepuasan  pelanggan  secara  komprehensif  bagi pelayanan  di  bidang  barang  dan  jasa  yang mengutamakan  aspek  pelayanan.</w:t>
      </w:r>
    </w:p>
    <w:p w:rsidR="00810668" w:rsidRDefault="00810668" w:rsidP="00810668">
      <w:pPr>
        <w:pStyle w:val="ListParagraph"/>
        <w:spacing w:after="0" w:line="480" w:lineRule="auto"/>
        <w:ind w:left="0" w:firstLine="567"/>
        <w:rPr>
          <w:rFonts w:ascii="Times New Roman" w:hAnsi="Times New Roman" w:cs="Times New Roman"/>
          <w:sz w:val="24"/>
          <w:szCs w:val="28"/>
          <w:lang w:val="id-ID"/>
        </w:rPr>
      </w:pPr>
      <w:r w:rsidRPr="00810668">
        <w:rPr>
          <w:rFonts w:ascii="Times New Roman" w:hAnsi="Times New Roman" w:cs="Times New Roman"/>
          <w:i/>
          <w:sz w:val="24"/>
          <w:szCs w:val="28"/>
          <w:lang w:val="id-ID"/>
        </w:rPr>
        <w: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i) Human Capital plays a significant role in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 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w:t>
      </w:r>
      <w:r>
        <w:rPr>
          <w:rFonts w:ascii="Times New Roman" w:hAnsi="Times New Roman" w:cs="Times New Roman"/>
          <w:i/>
          <w:sz w:val="24"/>
          <w:szCs w:val="28"/>
          <w:lang w:val="id-ID"/>
        </w:rPr>
        <w:t xml:space="preserve">n education and economic growth </w:t>
      </w:r>
      <w:r>
        <w:rPr>
          <w:rFonts w:ascii="Times New Roman" w:hAnsi="Times New Roman" w:cs="Times New Roman"/>
          <w:sz w:val="24"/>
          <w:szCs w:val="28"/>
          <w:lang w:val="id-ID"/>
        </w:rPr>
        <w:fldChar w:fldCharType="begin" w:fldLock="1"/>
      </w:r>
      <w:r>
        <w:rPr>
          <w:rFonts w:ascii="Times New Roman" w:hAnsi="Times New Roman" w:cs="Times New Roman"/>
          <w:sz w:val="24"/>
          <w:szCs w:val="28"/>
          <w:lang w:val="id-ID"/>
        </w:rPr>
        <w:instrText>ADDIN CSL_CITATION { "citationItems" : [ { "id" : "ITEM-1", "itemData" : { "author" : [ { "dropping-particle" : "", "family" : "Soegiarto", "given" : "Eddy", "non-dropping-particle" : "", "parse-names" : false, "suffix" : "" }, { "dropping-particle" : "", "family" : "Palinggi", "given" : "Yonathan", "non-dropping-particle" : "", "parse-names" : false, "suffix" : "" }, { "dropping-particle" : "", "family" : "Reza", "given" : "Faizal", "non-dropping-particle" : "", "parse-names" : false, "suffix" : "" }, { "dropping-particle" : "", "family" : "Purwanti", "given" : "Silviana", "non-dropping-particle" : "", "parse-names" : false, "suffix" : "" } ], "container-title" : "Webology (ISSN: 1735-188X)", "id" : "ITEM-1", "issue" : "2", "issued" : { "date-parts" : [ [ "2022" ] ] }, "page" : "6265-6278", "title" : "Human Capital, Difussion Model, And Endogenous Growth: Evidence From Arellano-Bond Specification", "type" : "article-journal", "volume" : "19" }, "uris" : [ "http://www.mendeley.com/documents/?uuid=ee9e163a-71fe-4377-9752-cf52822d1a27" ] } ], "mendeley" : { "formattedCitation" : "(Soegiarto et al., 2022)", "plainTextFormattedCitation" : "(Soegiarto et al., 2022)", "previouslyFormattedCitation" : "(Soegiarto et al., 2022)" }, "properties" : { "noteIndex" : 0 }, "schema" : "https://github.com/citation-style-language/schema/raw/master/csl-citation.json" }</w:instrText>
      </w:r>
      <w:r>
        <w:rPr>
          <w:rFonts w:ascii="Times New Roman" w:hAnsi="Times New Roman" w:cs="Times New Roman"/>
          <w:sz w:val="24"/>
          <w:szCs w:val="28"/>
          <w:lang w:val="id-ID"/>
        </w:rPr>
        <w:fldChar w:fldCharType="separate"/>
      </w:r>
      <w:r w:rsidRPr="00810668">
        <w:rPr>
          <w:rFonts w:ascii="Times New Roman" w:hAnsi="Times New Roman" w:cs="Times New Roman"/>
          <w:noProof/>
          <w:sz w:val="24"/>
          <w:szCs w:val="28"/>
          <w:lang w:val="id-ID"/>
        </w:rPr>
        <w:t>(Soegiarto et al., 2022)</w:t>
      </w:r>
      <w:r>
        <w:rPr>
          <w:rFonts w:ascii="Times New Roman" w:hAnsi="Times New Roman" w:cs="Times New Roman"/>
          <w:sz w:val="24"/>
          <w:szCs w:val="28"/>
          <w:lang w:val="id-ID"/>
        </w:rPr>
        <w:fldChar w:fldCharType="end"/>
      </w:r>
      <w:r>
        <w:rPr>
          <w:rFonts w:ascii="Times New Roman" w:hAnsi="Times New Roman" w:cs="Times New Roman"/>
          <w:sz w:val="24"/>
          <w:szCs w:val="28"/>
          <w:lang w:val="id-ID"/>
        </w:rPr>
        <w:t>.</w:t>
      </w:r>
    </w:p>
    <w:p w:rsidR="00810668" w:rsidRDefault="00810668" w:rsidP="00810668">
      <w:pPr>
        <w:pStyle w:val="ListParagraph"/>
        <w:spacing w:after="0" w:line="480" w:lineRule="auto"/>
        <w:ind w:left="0" w:firstLine="567"/>
        <w:rPr>
          <w:rFonts w:ascii="Times New Roman" w:hAnsi="Times New Roman" w:cs="Times New Roman"/>
          <w:sz w:val="24"/>
          <w:lang w:val="id-ID"/>
        </w:rPr>
      </w:pPr>
      <w:r w:rsidRPr="00810668">
        <w:rPr>
          <w:rFonts w:ascii="Times New Roman" w:hAnsi="Times New Roman" w:cs="Times New Roman"/>
          <w:i/>
          <w:sz w:val="24"/>
        </w:rPr>
        <w:t xml:space="preserve">The purpose of this study was to examine the influence of job satisfaction and organizational commitment towards organizational citizenship behavior. The study </w:t>
      </w:r>
      <w:r w:rsidRPr="00810668">
        <w:rPr>
          <w:rFonts w:ascii="Times New Roman" w:hAnsi="Times New Roman" w:cs="Times New Roman"/>
          <w:i/>
          <w:sz w:val="24"/>
        </w:rPr>
        <w:lastRenderedPageBreak/>
        <w:t>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w:t>
      </w:r>
      <w:r>
        <w:rPr>
          <w:rFonts w:ascii="Times New Roman" w:hAnsi="Times New Roman" w:cs="Times New Roman"/>
          <w:i/>
          <w:sz w:val="24"/>
        </w:rPr>
        <w:t xml:space="preserve"> the most significant influence</w:t>
      </w:r>
      <w:r>
        <w:rPr>
          <w:rFonts w:ascii="Times New Roman" w:hAnsi="Times New Roman" w:cs="Times New Roman"/>
          <w:i/>
          <w:sz w:val="24"/>
          <w:lang w:val="id-ID"/>
        </w:rPr>
        <w:t xml:space="preserve">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DOI" : "10.26418/jebik.v8i3.35001", "ISSN" : "20879954", "abstract" : "The purpose of this study was to examine the influence of job satisfaction and organizational commitment towards organizational citizenship behavior. The study was a case study on employees of local water company \u201cTirta Mahakam\u201d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 "author" : [ { "dropping-particle" : "", "family" : "Iskandar", "given" : "Iskandar", "non-dropping-particle" : "", "parse-names" : false, "suffix" : "" }, { "dropping-particle" : "", "family" : "Hutagalung", "given" : "Dedi Januar", "non-dropping-particle" : "", "parse-names" : false, "suffix" : "" }, { "dropping-particle" : "", "family" : "Adawiyah", "given" : "Raudatul", "non-dropping-particle" : "", "parse-names" : false, "suffix" : "" } ], "container-title" : "Jurnal Ekonomi Bisnis dan Kewirausahaan", "id" : "ITEM-1", "issue" : "3", "issued" : { "date-parts" : [ [ "2019" ] ] }, "page" : "236", "title" : "The Effect of Job Satisfaction and Organizational Commitment Towards Organizational Citizenship Behavior (OCB): A Case Study on Employee of Local Water Company \u201cTirta Mahakam\u201d Kutai Kartanegara Indonesia", "type" : "article-journal", "volume" : "8" }, "uris" : [ "http://www.mendeley.com/documents/?uuid=45da909b-46eb-4749-96a0-4697a1936a1e" ] } ], "mendeley" : { "formattedCitation" : "(Iskandar et al., 2019)", "plainTextFormattedCitation" : "(Iskandar et al., 2019)", "previouslyFormattedCitation" : "(Iskandar et al., 2019)" }, "properties" : { "noteIndex" : 0 }, "schema" : "https://github.com/citation-style-language/schema/raw/master/csl-citation.json" }</w:instrText>
      </w:r>
      <w:r>
        <w:rPr>
          <w:rFonts w:ascii="Times New Roman" w:hAnsi="Times New Roman" w:cs="Times New Roman"/>
          <w:sz w:val="24"/>
          <w:lang w:val="id-ID"/>
        </w:rPr>
        <w:fldChar w:fldCharType="separate"/>
      </w:r>
      <w:r w:rsidRPr="00810668">
        <w:rPr>
          <w:rFonts w:ascii="Times New Roman" w:hAnsi="Times New Roman" w:cs="Times New Roman"/>
          <w:noProof/>
          <w:sz w:val="24"/>
          <w:lang w:val="id-ID"/>
        </w:rPr>
        <w:t>(Iskandar et al., 2019)</w:t>
      </w:r>
      <w:r>
        <w:rPr>
          <w:rFonts w:ascii="Times New Roman" w:hAnsi="Times New Roman" w:cs="Times New Roman"/>
          <w:sz w:val="24"/>
          <w:lang w:val="id-ID"/>
        </w:rPr>
        <w:fldChar w:fldCharType="end"/>
      </w:r>
      <w:r>
        <w:rPr>
          <w:rFonts w:ascii="Times New Roman" w:hAnsi="Times New Roman" w:cs="Times New Roman"/>
          <w:sz w:val="24"/>
          <w:lang w:val="id-ID"/>
        </w:rPr>
        <w:t>.</w:t>
      </w:r>
    </w:p>
    <w:p w:rsidR="00810668" w:rsidRDefault="00810668" w:rsidP="00810668">
      <w:pPr>
        <w:pStyle w:val="ListParagraph"/>
        <w:spacing w:after="0" w:line="480" w:lineRule="auto"/>
        <w:ind w:left="0" w:firstLine="567"/>
        <w:rPr>
          <w:rFonts w:ascii="Times New Roman" w:hAnsi="Times New Roman" w:cs="Times New Roman"/>
          <w:sz w:val="24"/>
          <w:lang w:val="id-ID"/>
        </w:rPr>
      </w:pPr>
      <w:r w:rsidRPr="00810668">
        <w:rPr>
          <w:rFonts w:ascii="Times New Roman" w:hAnsi="Times New Roman" w:cs="Times New Roman"/>
          <w:i/>
          <w:sz w:val="24"/>
        </w:rPr>
        <w:t xml:space="preserve">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w:t>
      </w:r>
      <w:r w:rsidRPr="00810668">
        <w:rPr>
          <w:rFonts w:ascii="Times New Roman" w:hAnsi="Times New Roman" w:cs="Times New Roman"/>
          <w:i/>
          <w:sz w:val="24"/>
        </w:rPr>
        <w:lastRenderedPageBreak/>
        <w:t>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t>
      </w:r>
      <w:r>
        <w:rPr>
          <w:rFonts w:ascii="Times New Roman" w:hAnsi="Times New Roman" w:cs="Times New Roman"/>
          <w:i/>
          <w:sz w:val="24"/>
        </w:rPr>
        <w:t>werment on employee performanc</w:t>
      </w:r>
      <w:r>
        <w:rPr>
          <w:rFonts w:ascii="Times New Roman" w:hAnsi="Times New Roman" w:cs="Times New Roman"/>
          <w:i/>
          <w:sz w:val="24"/>
          <w:lang w:val="id-ID"/>
        </w:rPr>
        <w:t xml:space="preserve">e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DOI" : "10.47750/QAS/22.184.27", "ISSN" : "26684861", "abstract" : "Human resources are seen as one of the most important assets that must be maintained, especially the existence of employees\u2019 performance, which is needed for the sustainability of organizational performance. Factors which may affect the employees\u2019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 "author" : [ { "dropping-particle" : "", "family" : "Ekowati", "given" : "Vivin Maharani", "non-dropping-particle" : "", "parse-names" : false, "suffix" : "" }, { "dropping-particle" : "", "family" : "Sabran", "given" : "", "non-dropping-particle" : "", "parse-names" : false, "suffix" : "" }, { "dropping-particle" : "", "family" : "Supriyanto", "given" : "Achmad Sani", "non-dropping-particle" : "", "parse-names" : false, "suffix" : "" }, { "dropping-particle" : "", "family" : "Pratiwi", "given" : "Vilnanda Ulvilia", "non-dropping-particle" : "", "parse-names" : false, "suffix" : "" }, { "dropping-particle" : "", "family" : "Masyhuri", "given" : "", "non-dropping-particle" : "", "parse-names" : false, "suffix" : "" } ], "container-title" : "Quality - Access to Success", "id" : "ITEM-1", "issue" : "184", "issued" : { "date-parts" : [ [ "2021" ] ] }, "page" : "211-216", "title" : "Assessing the impact of empowerment on achieving employee performance mediating role of information communication technology", "type" : "article-journal", "volume" : "22" }, "uris" : [ "http://www.mendeley.com/documents/?uuid=9106f2fd-aaed-43f3-a7e2-8d22e9cd74d2" ] } ], "mendeley" : { "formattedCitation" : "(Ekowati et al., 2021)", "plainTextFormattedCitation" : "(Ekowati et al., 2021)", "previouslyFormattedCitation" : "(Ekowati et al., 2021)" }, "properties" : { "noteIndex" : 0 }, "schema" : "https://github.com/citation-style-language/schema/raw/master/csl-citation.json" }</w:instrText>
      </w:r>
      <w:r>
        <w:rPr>
          <w:rFonts w:ascii="Times New Roman" w:hAnsi="Times New Roman" w:cs="Times New Roman"/>
          <w:sz w:val="24"/>
          <w:lang w:val="id-ID"/>
        </w:rPr>
        <w:fldChar w:fldCharType="separate"/>
      </w:r>
      <w:r w:rsidRPr="00810668">
        <w:rPr>
          <w:rFonts w:ascii="Times New Roman" w:hAnsi="Times New Roman" w:cs="Times New Roman"/>
          <w:noProof/>
          <w:sz w:val="24"/>
          <w:lang w:val="id-ID"/>
        </w:rPr>
        <w:t>(Ekowati et al., 2021)</w:t>
      </w:r>
      <w:r>
        <w:rPr>
          <w:rFonts w:ascii="Times New Roman" w:hAnsi="Times New Roman" w:cs="Times New Roman"/>
          <w:sz w:val="24"/>
          <w:lang w:val="id-ID"/>
        </w:rPr>
        <w:fldChar w:fldCharType="end"/>
      </w:r>
      <w:r>
        <w:rPr>
          <w:rFonts w:ascii="Times New Roman" w:hAnsi="Times New Roman" w:cs="Times New Roman"/>
          <w:sz w:val="24"/>
          <w:lang w:val="id-ID"/>
        </w:rPr>
        <w:t>.</w:t>
      </w:r>
    </w:p>
    <w:p w:rsidR="00810668" w:rsidRDefault="00810668" w:rsidP="00810668">
      <w:pPr>
        <w:pStyle w:val="ListParagraph"/>
        <w:spacing w:after="0" w:line="480" w:lineRule="auto"/>
        <w:ind w:left="0" w:firstLine="567"/>
        <w:rPr>
          <w:rFonts w:ascii="Times New Roman" w:hAnsi="Times New Roman" w:cs="Times New Roman"/>
          <w:sz w:val="24"/>
          <w:lang w:val="id-ID"/>
        </w:rPr>
      </w:pPr>
      <w:r w:rsidRPr="00810668">
        <w:rPr>
          <w:rFonts w:ascii="Times New Roman" w:hAnsi="Times New Roman" w:cs="Times New Roman"/>
          <w:i/>
          <w:sz w:val="24"/>
        </w:rPr>
        <w: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w:t>
      </w:r>
      <w:r>
        <w:rPr>
          <w:rFonts w:ascii="Times New Roman" w:hAnsi="Times New Roman" w:cs="Times New Roman"/>
          <w:i/>
          <w:sz w:val="24"/>
        </w:rPr>
        <w:t>dership on quality of work-life</w:t>
      </w:r>
      <w:r>
        <w:rPr>
          <w:rFonts w:ascii="Times New Roman" w:hAnsi="Times New Roman" w:cs="Times New Roman"/>
          <w:i/>
          <w:sz w:val="24"/>
          <w:lang w:val="id-ID"/>
        </w:rPr>
        <w:t xml:space="preserve">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DOI" : "10.47750/QAS/23.188.21", "ISSN" : "26684861", "abstract" : "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 "author" : [ { "dropping-particle" : "", "family" : "Sabran", "given" : "", "non-dropping-particle" : "", "parse-names" : false, "suffix" : "" }, { "dropping-particle" : "", "family" : "Ekowati", "given" : "Vivin Maharani", "non-dropping-particle" : "", "parse-names" : false, "suffix" : "" }, { "dropping-particle" : "", "family" : "Supriyanto", "given" : "Achmad Sani", "non-dropping-particle" : "", "parse-names" : false, "suffix" : "" } ], "container-title" : "Quality - Access to Success", "id" : "ITEM-1", "issue" : "188", "issued" : { "date-parts" : [ [ "2022" ] ] }, "page" : "145-153", "title" : "The Interactive Effects of Leadership Styles on Counterproductive Work Behavior: An Examination Through Multiple Theoretical Lenses", "type" : "article-journal", "volume" : "23" }, "uris" : [ "http://www.mendeley.com/documents/?uuid=e16e9e5d-040a-45a8-8eb3-2a55413e1c5b" ] } ], "mendeley" : { "formattedCitation" : "(Sabran et al., 2022)", "plainTextFormattedCitation" : "(Sabran et al., 2022)", "previouslyFormattedCitation" : "(Sabran et al., 2022)" }, "properties" : { "noteIndex" : 0 }, "schema" : "https://github.com/citation-style-language/schema/raw/master/csl-citation.json" }</w:instrText>
      </w:r>
      <w:r>
        <w:rPr>
          <w:rFonts w:ascii="Times New Roman" w:hAnsi="Times New Roman" w:cs="Times New Roman"/>
          <w:sz w:val="24"/>
          <w:lang w:val="id-ID"/>
        </w:rPr>
        <w:fldChar w:fldCharType="separate"/>
      </w:r>
      <w:r w:rsidRPr="00810668">
        <w:rPr>
          <w:rFonts w:ascii="Times New Roman" w:hAnsi="Times New Roman" w:cs="Times New Roman"/>
          <w:noProof/>
          <w:sz w:val="24"/>
          <w:lang w:val="id-ID"/>
        </w:rPr>
        <w:t>(Sabran et al., 2022)</w:t>
      </w:r>
      <w:r>
        <w:rPr>
          <w:rFonts w:ascii="Times New Roman" w:hAnsi="Times New Roman" w:cs="Times New Roman"/>
          <w:sz w:val="24"/>
          <w:lang w:val="id-ID"/>
        </w:rPr>
        <w:fldChar w:fldCharType="end"/>
      </w:r>
      <w:r>
        <w:rPr>
          <w:rFonts w:ascii="Times New Roman" w:hAnsi="Times New Roman" w:cs="Times New Roman"/>
          <w:sz w:val="24"/>
          <w:lang w:val="id-ID"/>
        </w:rPr>
        <w:t>.</w:t>
      </w:r>
    </w:p>
    <w:p w:rsidR="00810668" w:rsidRPr="00810668" w:rsidRDefault="00810668" w:rsidP="00810668">
      <w:pPr>
        <w:pStyle w:val="ListParagraph"/>
        <w:spacing w:after="0" w:line="480" w:lineRule="auto"/>
        <w:ind w:left="0" w:firstLine="567"/>
        <w:rPr>
          <w:rFonts w:ascii="Times New Roman" w:hAnsi="Times New Roman" w:cs="Times New Roman"/>
          <w:sz w:val="32"/>
          <w:lang w:val="id-ID"/>
        </w:rPr>
      </w:pPr>
      <w:r w:rsidRPr="00810668">
        <w:rPr>
          <w:rFonts w:ascii="Times New Roman" w:hAnsi="Times New Roman" w:cs="Times New Roman"/>
          <w:i/>
          <w:sz w:val="24"/>
        </w:rPr>
        <w:t xml:space="preserve">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w:t>
      </w:r>
      <w:r w:rsidRPr="00810668">
        <w:rPr>
          <w:rFonts w:ascii="Times New Roman" w:hAnsi="Times New Roman" w:cs="Times New Roman"/>
          <w:i/>
          <w:sz w:val="24"/>
        </w:rPr>
        <w:lastRenderedPageBreak/>
        <w:t>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w:t>
      </w:r>
      <w:r w:rsidRPr="00810668">
        <w:rPr>
          <w:rFonts w:ascii="Times New Roman" w:hAnsi="Times New Roman" w:cs="Times New Roman"/>
          <w:i/>
          <w:sz w:val="24"/>
        </w:rPr>
        <w:t>uite high than the rural area</w:t>
      </w:r>
      <w:r>
        <w:rPr>
          <w:rFonts w:ascii="Times New Roman" w:hAnsi="Times New Roman" w:cs="Times New Roman"/>
          <w:i/>
          <w:sz w:val="24"/>
          <w:lang w:val="id-ID"/>
        </w:rPr>
        <w:t xml:space="preserve">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ISSN" : "2252-6560", "abstract" : "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 "author" : [ { "dropping-particle" : "", "family" : "Sari", "given" : "Nilam Anggar", "non-dropping-particle" : "", "parse-names" : false, "suffix" : "" }, { "dropping-particle" : "", "family" : "Adawiyah", "given" : "Raudatul", "non-dropping-particle" : "", "parse-names" : false, "suffix" : "" } ], "container-title" : "Economics Development Analysis Journal", "id" : "ITEM-1", "issue" : "2", "issued" : { "date-parts" : [ [ "2019" ] ] }, "page" : "200-214", "title" : "Economics Development Analysis Journal The Impact of 900VA Electricity Tariff Adjustment on Household Consumption", "type" : "article-journal", "volume" : "8" }, "uris" : [ "http://www.mendeley.com/documents/?uuid=7e0de27f-e940-4fe9-ae9d-d1942aadf604" ] } ], "mendeley" : { "formattedCitation" : "(Sari &amp; Adawiyah, 2019)", "plainTextFormattedCitation" : "(Sari &amp; Adawiyah, 2019)" }, "properties" : { "noteIndex" : 0 }, "schema" : "https://github.com/citation-style-language/schema/raw/master/csl-citation.json" }</w:instrText>
      </w:r>
      <w:r>
        <w:rPr>
          <w:rFonts w:ascii="Times New Roman" w:hAnsi="Times New Roman" w:cs="Times New Roman"/>
          <w:sz w:val="24"/>
          <w:lang w:val="id-ID"/>
        </w:rPr>
        <w:fldChar w:fldCharType="separate"/>
      </w:r>
      <w:r w:rsidRPr="00810668">
        <w:rPr>
          <w:rFonts w:ascii="Times New Roman" w:hAnsi="Times New Roman" w:cs="Times New Roman"/>
          <w:noProof/>
          <w:sz w:val="24"/>
          <w:lang w:val="id-ID"/>
        </w:rPr>
        <w:t>(Sari &amp; Adawiyah, 2019)</w:t>
      </w:r>
      <w:r>
        <w:rPr>
          <w:rFonts w:ascii="Times New Roman" w:hAnsi="Times New Roman" w:cs="Times New Roman"/>
          <w:sz w:val="24"/>
          <w:lang w:val="id-ID"/>
        </w:rPr>
        <w:fldChar w:fldCharType="end"/>
      </w:r>
      <w:r>
        <w:rPr>
          <w:rFonts w:ascii="Times New Roman" w:hAnsi="Times New Roman" w:cs="Times New Roman"/>
          <w:sz w:val="24"/>
          <w:lang w:val="id-ID"/>
        </w:rPr>
        <w:t>.</w:t>
      </w:r>
    </w:p>
    <w:p w:rsidR="00795A0B" w:rsidRPr="0092029E" w:rsidRDefault="00C31D15" w:rsidP="00810668">
      <w:pPr>
        <w:spacing w:after="0" w:line="480" w:lineRule="auto"/>
        <w:ind w:left="0" w:firstLine="567"/>
        <w:rPr>
          <w:rFonts w:ascii="Times New Roman" w:hAnsi="Times New Roman" w:cs="Times New Roman"/>
          <w:b/>
          <w:sz w:val="24"/>
          <w:szCs w:val="28"/>
        </w:rPr>
      </w:pPr>
      <w:r w:rsidRPr="0092029E">
        <w:rPr>
          <w:rFonts w:ascii="Times New Roman" w:hAnsi="Times New Roman" w:cs="Times New Roman"/>
          <w:sz w:val="24"/>
          <w:szCs w:val="28"/>
        </w:rPr>
        <w:t xml:space="preserve">Berdasarkan pembahasan diatas peneliti tertarik untuk melakukan penelitian dengan judul </w:t>
      </w:r>
      <w:r w:rsidR="00862F8B" w:rsidRPr="0092029E">
        <w:rPr>
          <w:rFonts w:ascii="Times New Roman" w:hAnsi="Times New Roman" w:cs="Times New Roman"/>
          <w:b/>
          <w:sz w:val="24"/>
          <w:szCs w:val="28"/>
        </w:rPr>
        <w:t>‘’Analisis Tingkat Kepuasan Pelanggan Terhadap Pelayanan Di Apotek Devan Tenggarong</w:t>
      </w:r>
      <w:r w:rsidR="00795A0B" w:rsidRPr="0092029E">
        <w:rPr>
          <w:rFonts w:ascii="Times New Roman" w:hAnsi="Times New Roman" w:cs="Times New Roman"/>
          <w:b/>
          <w:sz w:val="24"/>
          <w:szCs w:val="28"/>
        </w:rPr>
        <w:t>’’.</w:t>
      </w:r>
    </w:p>
    <w:p w:rsidR="00A37F03" w:rsidRPr="007E1244" w:rsidRDefault="00083174" w:rsidP="0092029E">
      <w:pPr>
        <w:pStyle w:val="ListParagraph"/>
        <w:numPr>
          <w:ilvl w:val="0"/>
          <w:numId w:val="1"/>
        </w:numPr>
        <w:tabs>
          <w:tab w:val="left" w:pos="3299"/>
        </w:tabs>
        <w:spacing w:after="0" w:line="480" w:lineRule="auto"/>
        <w:ind w:left="567" w:hanging="567"/>
        <w:jc w:val="left"/>
        <w:rPr>
          <w:rFonts w:ascii="Times New Roman" w:hAnsi="Times New Roman" w:cs="Times New Roman"/>
          <w:b/>
          <w:sz w:val="28"/>
          <w:szCs w:val="28"/>
        </w:rPr>
      </w:pPr>
      <w:r w:rsidRPr="007E1244">
        <w:rPr>
          <w:rFonts w:ascii="Times New Roman" w:hAnsi="Times New Roman" w:cs="Times New Roman"/>
          <w:b/>
          <w:sz w:val="28"/>
          <w:szCs w:val="28"/>
        </w:rPr>
        <w:t>Tujuan</w:t>
      </w:r>
    </w:p>
    <w:p w:rsidR="00083174" w:rsidRPr="007E1244" w:rsidRDefault="003F1F42" w:rsidP="0092029E">
      <w:pPr>
        <w:pStyle w:val="ListParagraph"/>
        <w:numPr>
          <w:ilvl w:val="0"/>
          <w:numId w:val="14"/>
        </w:numPr>
        <w:spacing w:after="0" w:line="360" w:lineRule="auto"/>
        <w:ind w:left="851" w:hanging="284"/>
        <w:jc w:val="left"/>
        <w:rPr>
          <w:rFonts w:ascii="Times New Roman" w:hAnsi="Times New Roman" w:cs="Times New Roman"/>
          <w:sz w:val="28"/>
          <w:szCs w:val="28"/>
        </w:rPr>
      </w:pPr>
      <w:r w:rsidRPr="007E1244">
        <w:rPr>
          <w:rFonts w:ascii="Times New Roman" w:hAnsi="Times New Roman" w:cs="Times New Roman"/>
          <w:sz w:val="28"/>
          <w:szCs w:val="28"/>
        </w:rPr>
        <w:t>Untuk mengetahui tingkat kepuasan pela</w:t>
      </w:r>
      <w:r w:rsidR="002A564B" w:rsidRPr="007E1244">
        <w:rPr>
          <w:rFonts w:ascii="Times New Roman" w:hAnsi="Times New Roman" w:cs="Times New Roman"/>
          <w:sz w:val="28"/>
          <w:szCs w:val="28"/>
        </w:rPr>
        <w:t>nggan</w:t>
      </w:r>
      <w:r w:rsidR="00083174" w:rsidRPr="007E1244">
        <w:rPr>
          <w:rFonts w:ascii="Times New Roman" w:hAnsi="Times New Roman" w:cs="Times New Roman"/>
          <w:sz w:val="28"/>
          <w:szCs w:val="28"/>
        </w:rPr>
        <w:t xml:space="preserve"> terhadap </w:t>
      </w:r>
      <w:r w:rsidR="002A564B" w:rsidRPr="007E1244">
        <w:rPr>
          <w:rFonts w:ascii="Times New Roman" w:hAnsi="Times New Roman" w:cs="Times New Roman"/>
          <w:sz w:val="28"/>
          <w:szCs w:val="28"/>
        </w:rPr>
        <w:t xml:space="preserve"> </w:t>
      </w:r>
      <w:r w:rsidRPr="007E1244">
        <w:rPr>
          <w:rFonts w:ascii="Times New Roman" w:hAnsi="Times New Roman" w:cs="Times New Roman"/>
          <w:sz w:val="28"/>
          <w:szCs w:val="28"/>
        </w:rPr>
        <w:t>pelayanan di apote</w:t>
      </w:r>
      <w:r w:rsidR="002A564B" w:rsidRPr="007E1244">
        <w:rPr>
          <w:rFonts w:ascii="Times New Roman" w:hAnsi="Times New Roman" w:cs="Times New Roman"/>
          <w:sz w:val="28"/>
          <w:szCs w:val="28"/>
        </w:rPr>
        <w:t>k devan tenggarong.</w:t>
      </w:r>
      <w:bookmarkStart w:id="0" w:name="_GoBack"/>
      <w:bookmarkEnd w:id="0"/>
    </w:p>
    <w:p w:rsidR="00422895" w:rsidRPr="007E1244" w:rsidRDefault="002A564B" w:rsidP="0092029E">
      <w:pPr>
        <w:pStyle w:val="ListParagraph"/>
        <w:numPr>
          <w:ilvl w:val="0"/>
          <w:numId w:val="14"/>
        </w:numPr>
        <w:spacing w:after="0" w:line="360" w:lineRule="auto"/>
        <w:ind w:left="851" w:hanging="284"/>
        <w:jc w:val="left"/>
        <w:rPr>
          <w:rFonts w:ascii="Times New Roman" w:hAnsi="Times New Roman" w:cs="Times New Roman"/>
          <w:sz w:val="28"/>
          <w:szCs w:val="28"/>
        </w:rPr>
      </w:pPr>
      <w:r w:rsidRPr="007E1244">
        <w:rPr>
          <w:rFonts w:ascii="Times New Roman" w:hAnsi="Times New Roman" w:cs="Times New Roman"/>
          <w:sz w:val="28"/>
          <w:szCs w:val="28"/>
        </w:rPr>
        <w:t>Untuk mengetahui pengaruh kepuasan pelanggan terhadap pelayanan di apotek</w:t>
      </w:r>
      <w:r w:rsidR="00083174" w:rsidRPr="007E1244">
        <w:rPr>
          <w:rFonts w:ascii="Times New Roman" w:hAnsi="Times New Roman" w:cs="Times New Roman"/>
          <w:sz w:val="28"/>
          <w:szCs w:val="28"/>
        </w:rPr>
        <w:t xml:space="preserve"> di tenggarong</w:t>
      </w:r>
      <w:r w:rsidRPr="007E1244">
        <w:rPr>
          <w:rFonts w:ascii="Times New Roman" w:hAnsi="Times New Roman" w:cs="Times New Roman"/>
          <w:sz w:val="28"/>
          <w:szCs w:val="28"/>
        </w:rPr>
        <w:t>.</w:t>
      </w:r>
    </w:p>
    <w:p w:rsidR="00422895" w:rsidRPr="007E1244" w:rsidRDefault="00422895" w:rsidP="000B6963">
      <w:pPr>
        <w:pStyle w:val="ListParagraph"/>
        <w:spacing w:after="0" w:line="360" w:lineRule="auto"/>
        <w:ind w:left="1080"/>
        <w:jc w:val="center"/>
        <w:rPr>
          <w:rFonts w:ascii="Times New Roman" w:hAnsi="Times New Roman" w:cs="Times New Roman"/>
          <w:sz w:val="28"/>
          <w:szCs w:val="28"/>
        </w:rPr>
      </w:pPr>
    </w:p>
    <w:p w:rsidR="00083174" w:rsidRPr="00B51B32" w:rsidRDefault="00795A0B" w:rsidP="0092029E">
      <w:pPr>
        <w:pStyle w:val="ListParagraph"/>
        <w:numPr>
          <w:ilvl w:val="0"/>
          <w:numId w:val="14"/>
        </w:numPr>
        <w:spacing w:after="0" w:line="360" w:lineRule="auto"/>
        <w:ind w:left="567" w:hanging="567"/>
        <w:jc w:val="left"/>
        <w:rPr>
          <w:rFonts w:ascii="Times New Roman" w:hAnsi="Times New Roman" w:cs="Times New Roman"/>
          <w:b/>
          <w:sz w:val="28"/>
          <w:szCs w:val="28"/>
        </w:rPr>
      </w:pPr>
      <w:r w:rsidRPr="00B51B32">
        <w:rPr>
          <w:rFonts w:ascii="Times New Roman" w:hAnsi="Times New Roman" w:cs="Times New Roman"/>
          <w:b/>
          <w:sz w:val="28"/>
          <w:szCs w:val="28"/>
        </w:rPr>
        <w:t>M</w:t>
      </w:r>
      <w:r w:rsidR="00083174" w:rsidRPr="00B51B32">
        <w:rPr>
          <w:rFonts w:ascii="Times New Roman" w:hAnsi="Times New Roman" w:cs="Times New Roman"/>
          <w:b/>
          <w:sz w:val="28"/>
          <w:szCs w:val="28"/>
        </w:rPr>
        <w:t>anfaat Penelitian</w:t>
      </w:r>
    </w:p>
    <w:p w:rsidR="003D3BBD" w:rsidRPr="007E1244" w:rsidRDefault="003D3BBD" w:rsidP="0092029E">
      <w:pPr>
        <w:pStyle w:val="ListParagraph"/>
        <w:numPr>
          <w:ilvl w:val="0"/>
          <w:numId w:val="16"/>
        </w:numPr>
        <w:tabs>
          <w:tab w:val="center" w:pos="4513"/>
        </w:tabs>
        <w:spacing w:line="360" w:lineRule="auto"/>
        <w:ind w:left="851" w:hanging="284"/>
        <w:jc w:val="left"/>
        <w:rPr>
          <w:rFonts w:ascii="Times New Roman" w:hAnsi="Times New Roman" w:cs="Times New Roman"/>
          <w:sz w:val="28"/>
          <w:szCs w:val="28"/>
        </w:rPr>
      </w:pPr>
      <w:r w:rsidRPr="007E1244">
        <w:rPr>
          <w:rFonts w:ascii="Times New Roman" w:hAnsi="Times New Roman" w:cs="Times New Roman"/>
          <w:sz w:val="28"/>
          <w:szCs w:val="28"/>
        </w:rPr>
        <w:t xml:space="preserve"> </w:t>
      </w:r>
      <w:r w:rsidR="00C42310" w:rsidRPr="007E1244">
        <w:rPr>
          <w:rFonts w:ascii="Times New Roman" w:hAnsi="Times New Roman" w:cs="Times New Roman"/>
          <w:sz w:val="28"/>
          <w:szCs w:val="28"/>
        </w:rPr>
        <w:t xml:space="preserve"> Bagi Perusahaan</w:t>
      </w:r>
      <w:r w:rsidR="001F608E" w:rsidRPr="007E1244">
        <w:rPr>
          <w:rFonts w:ascii="Times New Roman" w:hAnsi="Times New Roman" w:cs="Times New Roman"/>
          <w:sz w:val="28"/>
          <w:szCs w:val="28"/>
        </w:rPr>
        <w:tab/>
      </w:r>
    </w:p>
    <w:p w:rsidR="00C42310" w:rsidRPr="007E1244" w:rsidRDefault="00C42310" w:rsidP="0092029E">
      <w:pPr>
        <w:spacing w:line="360" w:lineRule="auto"/>
        <w:ind w:left="851"/>
        <w:rPr>
          <w:rFonts w:ascii="Times New Roman" w:hAnsi="Times New Roman" w:cs="Times New Roman"/>
          <w:sz w:val="28"/>
          <w:szCs w:val="28"/>
        </w:rPr>
      </w:pPr>
      <w:r w:rsidRPr="007E1244">
        <w:rPr>
          <w:rFonts w:ascii="Times New Roman" w:hAnsi="Times New Roman" w:cs="Times New Roman"/>
          <w:sz w:val="28"/>
          <w:szCs w:val="28"/>
        </w:rPr>
        <w:t xml:space="preserve">Dari penelitian ini, penulis berharap agar dapat memberikan informasi dalam mengevaluasi faktor-faktor apa saja yang mempengaruhi kepuasan pelanggan terhadap pelayanan serta </w:t>
      </w:r>
      <w:r w:rsidRPr="007E1244">
        <w:rPr>
          <w:rFonts w:ascii="Times New Roman" w:hAnsi="Times New Roman" w:cs="Times New Roman"/>
          <w:sz w:val="28"/>
          <w:szCs w:val="28"/>
        </w:rPr>
        <w:lastRenderedPageBreak/>
        <w:t>dapat membantu perusahaan untuk memperbaiki, menentukan strategi yang tepat dan</w:t>
      </w:r>
      <w:r w:rsidR="003D3BBD" w:rsidRPr="007E1244">
        <w:rPr>
          <w:rFonts w:ascii="Times New Roman" w:hAnsi="Times New Roman" w:cs="Times New Roman"/>
          <w:sz w:val="28"/>
          <w:szCs w:val="28"/>
        </w:rPr>
        <w:t xml:space="preserve"> </w:t>
      </w:r>
      <w:r w:rsidRPr="007E1244">
        <w:rPr>
          <w:rFonts w:ascii="Times New Roman" w:hAnsi="Times New Roman" w:cs="Times New Roman"/>
          <w:sz w:val="28"/>
          <w:szCs w:val="28"/>
        </w:rPr>
        <w:t>meningkatkan mutu pelayanan yang sudah ada sesuai dengan yang pelanggan.</w:t>
      </w:r>
    </w:p>
    <w:p w:rsidR="00C42310" w:rsidRPr="007E1244" w:rsidRDefault="00C42310" w:rsidP="0092029E">
      <w:pPr>
        <w:pStyle w:val="ListParagraph"/>
        <w:numPr>
          <w:ilvl w:val="0"/>
          <w:numId w:val="16"/>
        </w:numPr>
        <w:spacing w:line="360" w:lineRule="auto"/>
        <w:ind w:left="851" w:hanging="284"/>
        <w:jc w:val="left"/>
        <w:rPr>
          <w:rFonts w:ascii="Times New Roman" w:hAnsi="Times New Roman" w:cs="Times New Roman"/>
          <w:sz w:val="28"/>
          <w:szCs w:val="28"/>
        </w:rPr>
      </w:pPr>
      <w:r w:rsidRPr="007E1244">
        <w:rPr>
          <w:rFonts w:ascii="Times New Roman" w:hAnsi="Times New Roman" w:cs="Times New Roman"/>
          <w:sz w:val="28"/>
          <w:szCs w:val="28"/>
        </w:rPr>
        <w:t xml:space="preserve"> Bagi Penulis</w:t>
      </w:r>
    </w:p>
    <w:p w:rsidR="004337A1" w:rsidRPr="007E1244" w:rsidRDefault="00C42310" w:rsidP="0092029E">
      <w:pPr>
        <w:spacing w:line="360" w:lineRule="auto"/>
        <w:ind w:left="851"/>
        <w:rPr>
          <w:rFonts w:ascii="Times New Roman" w:hAnsi="Times New Roman" w:cs="Times New Roman"/>
          <w:sz w:val="28"/>
          <w:szCs w:val="28"/>
        </w:rPr>
      </w:pPr>
      <w:r w:rsidRPr="007E1244">
        <w:rPr>
          <w:rFonts w:ascii="Times New Roman" w:hAnsi="Times New Roman" w:cs="Times New Roman"/>
          <w:sz w:val="28"/>
          <w:szCs w:val="28"/>
        </w:rPr>
        <w:t>Dalam penelitian ini, penulis berharap akan mendapatkan berbagai</w:t>
      </w:r>
      <w:r w:rsidR="003D3BBD" w:rsidRPr="007E1244">
        <w:rPr>
          <w:rFonts w:ascii="Times New Roman" w:hAnsi="Times New Roman" w:cs="Times New Roman"/>
          <w:sz w:val="28"/>
          <w:szCs w:val="28"/>
        </w:rPr>
        <w:t xml:space="preserve"> </w:t>
      </w:r>
      <w:r w:rsidRPr="007E1244">
        <w:rPr>
          <w:rFonts w:ascii="Times New Roman" w:hAnsi="Times New Roman" w:cs="Times New Roman"/>
          <w:sz w:val="28"/>
          <w:szCs w:val="28"/>
        </w:rPr>
        <w:t>pengetahuan dan pengalaman berdasarkan perbandingan pengetahuan</w:t>
      </w:r>
      <w:r w:rsidR="003D3BBD" w:rsidRPr="007E1244">
        <w:rPr>
          <w:rFonts w:ascii="Times New Roman" w:hAnsi="Times New Roman" w:cs="Times New Roman"/>
          <w:sz w:val="28"/>
          <w:szCs w:val="28"/>
        </w:rPr>
        <w:t xml:space="preserve"> </w:t>
      </w:r>
      <w:r w:rsidRPr="007E1244">
        <w:rPr>
          <w:rFonts w:ascii="Times New Roman" w:hAnsi="Times New Roman" w:cs="Times New Roman"/>
          <w:sz w:val="28"/>
          <w:szCs w:val="28"/>
        </w:rPr>
        <w:t>teoritis dengan praktek di lapangan terutama berhubungan dengan</w:t>
      </w:r>
      <w:r w:rsidR="003D3BBD" w:rsidRPr="007E1244">
        <w:rPr>
          <w:rFonts w:ascii="Times New Roman" w:hAnsi="Times New Roman" w:cs="Times New Roman"/>
          <w:sz w:val="28"/>
          <w:szCs w:val="28"/>
        </w:rPr>
        <w:t xml:space="preserve"> </w:t>
      </w:r>
      <w:r w:rsidRPr="007E1244">
        <w:rPr>
          <w:rFonts w:ascii="Times New Roman" w:hAnsi="Times New Roman" w:cs="Times New Roman"/>
          <w:sz w:val="28"/>
          <w:szCs w:val="28"/>
        </w:rPr>
        <w:t>prilaku pelanggan.</w:t>
      </w:r>
    </w:p>
    <w:p w:rsidR="001F2693" w:rsidRPr="007E1244" w:rsidRDefault="001F2693" w:rsidP="00EF62C7">
      <w:pPr>
        <w:pStyle w:val="ListParagraph"/>
        <w:numPr>
          <w:ilvl w:val="0"/>
          <w:numId w:val="14"/>
        </w:numPr>
        <w:spacing w:after="0" w:line="360" w:lineRule="auto"/>
        <w:ind w:left="1134" w:hanging="283"/>
        <w:jc w:val="left"/>
        <w:rPr>
          <w:rFonts w:ascii="Times New Roman" w:hAnsi="Times New Roman" w:cs="Times New Roman"/>
          <w:b/>
          <w:sz w:val="28"/>
          <w:szCs w:val="28"/>
        </w:rPr>
      </w:pPr>
      <w:r w:rsidRPr="007E1244">
        <w:rPr>
          <w:rFonts w:ascii="Times New Roman" w:hAnsi="Times New Roman" w:cs="Times New Roman"/>
          <w:b/>
          <w:sz w:val="28"/>
          <w:szCs w:val="28"/>
        </w:rPr>
        <w:t>Tinjauan Pustaka</w:t>
      </w:r>
    </w:p>
    <w:p w:rsidR="001F2693" w:rsidRPr="007E1244" w:rsidRDefault="00C42310" w:rsidP="00795A0B">
      <w:pPr>
        <w:pStyle w:val="ListParagraph"/>
        <w:numPr>
          <w:ilvl w:val="0"/>
          <w:numId w:val="15"/>
        </w:numPr>
        <w:spacing w:after="0" w:line="360" w:lineRule="auto"/>
        <w:jc w:val="left"/>
        <w:rPr>
          <w:rFonts w:ascii="Times New Roman" w:hAnsi="Times New Roman" w:cs="Times New Roman"/>
          <w:sz w:val="28"/>
          <w:szCs w:val="28"/>
        </w:rPr>
      </w:pPr>
      <w:r w:rsidRPr="007E1244">
        <w:rPr>
          <w:rFonts w:ascii="Times New Roman" w:hAnsi="Times New Roman" w:cs="Times New Roman"/>
          <w:sz w:val="28"/>
          <w:szCs w:val="28"/>
        </w:rPr>
        <w:t>Pengertian Kepuasan Pelanggan</w:t>
      </w:r>
    </w:p>
    <w:p w:rsidR="00C42310" w:rsidRPr="007E1244" w:rsidRDefault="00C42310" w:rsidP="00795A0B">
      <w:pPr>
        <w:pStyle w:val="ListParagraph"/>
        <w:spacing w:after="0" w:line="360" w:lineRule="auto"/>
        <w:ind w:left="1494"/>
        <w:jc w:val="left"/>
        <w:rPr>
          <w:rFonts w:ascii="Times New Roman" w:hAnsi="Times New Roman" w:cs="Times New Roman"/>
          <w:sz w:val="28"/>
          <w:szCs w:val="28"/>
        </w:rPr>
      </w:pPr>
      <w:r w:rsidRPr="007E1244">
        <w:rPr>
          <w:rFonts w:ascii="Times New Roman" w:hAnsi="Times New Roman" w:cs="Times New Roman"/>
          <w:sz w:val="28"/>
          <w:szCs w:val="28"/>
        </w:rPr>
        <w:t>Bahrudin, M., dan Zuhro, S. (2016), menyatakan kepuasan pelanggan adalah evaluasi pilihan yang disebabkan oleh keputusan pembelian tertentu dan pengalaman dalam menggunakan atau mengkonsumsi barang atau jasa.</w:t>
      </w:r>
    </w:p>
    <w:p w:rsidR="00C42310" w:rsidRPr="007E1244" w:rsidRDefault="00CF09D3" w:rsidP="00795A0B">
      <w:pPr>
        <w:pStyle w:val="ListParagraph"/>
        <w:numPr>
          <w:ilvl w:val="0"/>
          <w:numId w:val="15"/>
        </w:numPr>
        <w:spacing w:after="0" w:line="360" w:lineRule="auto"/>
        <w:jc w:val="left"/>
        <w:rPr>
          <w:rFonts w:ascii="Times New Roman" w:hAnsi="Times New Roman" w:cs="Times New Roman"/>
          <w:sz w:val="28"/>
          <w:szCs w:val="28"/>
        </w:rPr>
      </w:pPr>
      <w:r w:rsidRPr="007E1244">
        <w:rPr>
          <w:rFonts w:ascii="Times New Roman" w:hAnsi="Times New Roman" w:cs="Times New Roman"/>
          <w:sz w:val="28"/>
          <w:szCs w:val="28"/>
        </w:rPr>
        <w:t>Pengertian</w:t>
      </w:r>
      <w:r w:rsidR="005D350C" w:rsidRPr="007E1244">
        <w:rPr>
          <w:rFonts w:ascii="Times New Roman" w:hAnsi="Times New Roman" w:cs="Times New Roman"/>
          <w:sz w:val="28"/>
          <w:szCs w:val="28"/>
        </w:rPr>
        <w:t xml:space="preserve"> Pelayanan</w:t>
      </w:r>
    </w:p>
    <w:p w:rsidR="002D6F3C" w:rsidRPr="007E1244" w:rsidRDefault="005D350C" w:rsidP="00795A0B">
      <w:pPr>
        <w:spacing w:after="0" w:line="360" w:lineRule="auto"/>
        <w:ind w:left="1440"/>
        <w:jc w:val="left"/>
        <w:rPr>
          <w:rFonts w:ascii="Times New Roman" w:hAnsi="Times New Roman" w:cs="Times New Roman"/>
          <w:sz w:val="28"/>
          <w:szCs w:val="28"/>
        </w:rPr>
      </w:pPr>
      <w:r w:rsidRPr="007E1244">
        <w:rPr>
          <w:rFonts w:ascii="Times New Roman" w:hAnsi="Times New Roman" w:cs="Times New Roman"/>
          <w:sz w:val="28"/>
          <w:szCs w:val="28"/>
        </w:rPr>
        <w:t>Menurut Kotler (Laksana, 2018:85), pelayanan adalah setiap tindakan atau kegiatan yang dapat ditawarkan oleh satu pihak kepada pihak lain, yang pada dasarnya tidak berwujud dan tidak mengakibatkan kepemilikan apapun.</w:t>
      </w:r>
    </w:p>
    <w:p w:rsidR="002D6F3C" w:rsidRPr="007E1244" w:rsidRDefault="002D6F3C" w:rsidP="00795A0B">
      <w:pPr>
        <w:spacing w:after="0" w:line="360" w:lineRule="auto"/>
        <w:ind w:left="0"/>
        <w:jc w:val="left"/>
        <w:rPr>
          <w:rFonts w:ascii="Times New Roman" w:hAnsi="Times New Roman" w:cs="Times New Roman"/>
          <w:b/>
          <w:sz w:val="28"/>
          <w:szCs w:val="28"/>
        </w:rPr>
      </w:pPr>
    </w:p>
    <w:p w:rsidR="001C6243" w:rsidRPr="007E1244" w:rsidRDefault="002D6F3C" w:rsidP="00795A0B">
      <w:pPr>
        <w:pStyle w:val="ListParagraph"/>
        <w:numPr>
          <w:ilvl w:val="0"/>
          <w:numId w:val="14"/>
        </w:numPr>
        <w:spacing w:after="0" w:line="360" w:lineRule="auto"/>
        <w:jc w:val="left"/>
        <w:rPr>
          <w:rFonts w:ascii="Times New Roman" w:hAnsi="Times New Roman" w:cs="Times New Roman"/>
          <w:b/>
          <w:sz w:val="28"/>
          <w:szCs w:val="28"/>
        </w:rPr>
      </w:pPr>
      <w:r w:rsidRPr="007E1244">
        <w:rPr>
          <w:rFonts w:ascii="Times New Roman" w:hAnsi="Times New Roman" w:cs="Times New Roman"/>
          <w:b/>
          <w:sz w:val="28"/>
          <w:szCs w:val="28"/>
        </w:rPr>
        <w:t>Penelitian Terdahulu</w:t>
      </w:r>
    </w:p>
    <w:p w:rsidR="001E217F" w:rsidRPr="007E1244" w:rsidRDefault="00DC15D1" w:rsidP="00B51B32">
      <w:pPr>
        <w:pStyle w:val="ListParagraph"/>
        <w:numPr>
          <w:ilvl w:val="1"/>
          <w:numId w:val="14"/>
        </w:numPr>
        <w:spacing w:after="0" w:line="360" w:lineRule="auto"/>
        <w:ind w:left="1843" w:hanging="567"/>
        <w:jc w:val="left"/>
        <w:rPr>
          <w:rFonts w:ascii="Times New Roman" w:hAnsi="Times New Roman" w:cs="Times New Roman"/>
          <w:sz w:val="28"/>
          <w:szCs w:val="28"/>
        </w:rPr>
      </w:pPr>
      <w:r w:rsidRPr="007E1244">
        <w:rPr>
          <w:rFonts w:ascii="Times New Roman" w:hAnsi="Times New Roman" w:cs="Times New Roman"/>
          <w:sz w:val="28"/>
          <w:szCs w:val="28"/>
        </w:rPr>
        <w:t>Kemenkes RI Tentang Perubahan Atas Peraturan Menteri Kesehatan No. 35 Tahun 2014 Tentang Standar Pelayanan Kefarmasian di Apotek. Jakarta.</w:t>
      </w:r>
    </w:p>
    <w:p w:rsidR="001E217F" w:rsidRPr="007E1244" w:rsidRDefault="00DC15D1" w:rsidP="00B51B32">
      <w:pPr>
        <w:pStyle w:val="ListParagraph"/>
        <w:numPr>
          <w:ilvl w:val="1"/>
          <w:numId w:val="14"/>
        </w:numPr>
        <w:spacing w:after="0" w:line="360" w:lineRule="auto"/>
        <w:ind w:left="1843" w:hanging="567"/>
        <w:jc w:val="left"/>
        <w:rPr>
          <w:rFonts w:ascii="Times New Roman" w:hAnsi="Times New Roman" w:cs="Times New Roman"/>
          <w:sz w:val="28"/>
          <w:szCs w:val="28"/>
        </w:rPr>
      </w:pPr>
      <w:r w:rsidRPr="007E1244">
        <w:rPr>
          <w:rFonts w:ascii="Times New Roman" w:hAnsi="Times New Roman" w:cs="Times New Roman"/>
          <w:sz w:val="28"/>
          <w:szCs w:val="28"/>
        </w:rPr>
        <w:t>Lerbin R. 2005. Kepuasan Pelanggan, Pengukuran dan Penganalisisan dengan SPSS. PT. Gramedia Pustaka, Jakarta.</w:t>
      </w:r>
    </w:p>
    <w:p w:rsidR="00240428" w:rsidRPr="007E1244" w:rsidRDefault="007D1A51" w:rsidP="00B51B32">
      <w:pPr>
        <w:pStyle w:val="ListParagraph"/>
        <w:numPr>
          <w:ilvl w:val="1"/>
          <w:numId w:val="14"/>
        </w:numPr>
        <w:spacing w:after="0" w:line="360" w:lineRule="auto"/>
        <w:ind w:left="1843" w:hanging="567"/>
        <w:jc w:val="left"/>
        <w:rPr>
          <w:rFonts w:ascii="Times New Roman" w:hAnsi="Times New Roman" w:cs="Times New Roman"/>
          <w:sz w:val="28"/>
          <w:szCs w:val="28"/>
        </w:rPr>
      </w:pPr>
      <w:r w:rsidRPr="007E1244">
        <w:rPr>
          <w:rFonts w:ascii="Times New Roman" w:hAnsi="Times New Roman" w:cs="Times New Roman"/>
          <w:sz w:val="28"/>
          <w:szCs w:val="28"/>
        </w:rPr>
        <w:lastRenderedPageBreak/>
        <w:t>Direktorat Jenderal Bina Kefarmasian dan Alat Kesehatan. 2006. Buku Petunjuk Teknis Pelaksanaan Standar Pelayanan Kefarmasian di Apotek. Departemen Kesehatan, Jakarta.</w:t>
      </w:r>
    </w:p>
    <w:p w:rsidR="00240428" w:rsidRPr="007E1244" w:rsidRDefault="00240428" w:rsidP="00795A0B">
      <w:pPr>
        <w:spacing w:after="0" w:line="360" w:lineRule="auto"/>
        <w:ind w:left="0"/>
        <w:jc w:val="left"/>
        <w:rPr>
          <w:rFonts w:ascii="Times New Roman" w:hAnsi="Times New Roman" w:cs="Times New Roman"/>
          <w:sz w:val="28"/>
          <w:szCs w:val="28"/>
        </w:rPr>
      </w:pPr>
    </w:p>
    <w:p w:rsidR="00240428" w:rsidRPr="007E1244" w:rsidRDefault="00240428" w:rsidP="00B51B32">
      <w:pPr>
        <w:pStyle w:val="ListParagraph"/>
        <w:numPr>
          <w:ilvl w:val="0"/>
          <w:numId w:val="14"/>
        </w:numPr>
        <w:tabs>
          <w:tab w:val="left" w:pos="851"/>
        </w:tabs>
        <w:spacing w:after="0" w:line="360" w:lineRule="auto"/>
        <w:ind w:left="1134" w:hanging="283"/>
        <w:jc w:val="left"/>
        <w:rPr>
          <w:rFonts w:ascii="Times New Roman" w:hAnsi="Times New Roman" w:cs="Times New Roman"/>
          <w:b/>
          <w:sz w:val="28"/>
          <w:szCs w:val="28"/>
        </w:rPr>
      </w:pPr>
      <w:r w:rsidRPr="007E1244">
        <w:rPr>
          <w:rFonts w:ascii="Times New Roman" w:hAnsi="Times New Roman" w:cs="Times New Roman"/>
          <w:b/>
          <w:sz w:val="28"/>
          <w:szCs w:val="28"/>
        </w:rPr>
        <w:t>Variabel Penelitian</w:t>
      </w:r>
    </w:p>
    <w:p w:rsidR="00240428" w:rsidRPr="007E1244" w:rsidRDefault="00240428" w:rsidP="00795A0B">
      <w:pPr>
        <w:pStyle w:val="ListParagraph"/>
        <w:numPr>
          <w:ilvl w:val="1"/>
          <w:numId w:val="14"/>
        </w:numPr>
        <w:spacing w:after="0" w:line="360" w:lineRule="auto"/>
        <w:jc w:val="left"/>
        <w:rPr>
          <w:rFonts w:ascii="Times New Roman" w:hAnsi="Times New Roman" w:cs="Times New Roman"/>
          <w:b/>
          <w:sz w:val="28"/>
          <w:szCs w:val="28"/>
        </w:rPr>
      </w:pPr>
      <w:r w:rsidRPr="007E1244">
        <w:rPr>
          <w:rFonts w:ascii="Times New Roman" w:hAnsi="Times New Roman" w:cs="Times New Roman"/>
          <w:b/>
          <w:sz w:val="28"/>
          <w:szCs w:val="28"/>
        </w:rPr>
        <w:t>Variabel Independent</w:t>
      </w:r>
    </w:p>
    <w:p w:rsidR="00B31B19" w:rsidRPr="007E1244" w:rsidRDefault="007D1A51" w:rsidP="00795A0B">
      <w:pPr>
        <w:pStyle w:val="ListParagraph"/>
        <w:numPr>
          <w:ilvl w:val="0"/>
          <w:numId w:val="5"/>
        </w:numPr>
        <w:spacing w:after="0" w:line="276" w:lineRule="auto"/>
        <w:jc w:val="left"/>
        <w:rPr>
          <w:rFonts w:ascii="Times New Roman" w:hAnsi="Times New Roman" w:cs="Times New Roman"/>
          <w:sz w:val="28"/>
          <w:szCs w:val="28"/>
        </w:rPr>
      </w:pPr>
      <w:r w:rsidRPr="007E1244">
        <w:rPr>
          <w:rFonts w:ascii="Times New Roman" w:hAnsi="Times New Roman" w:cs="Times New Roman"/>
          <w:sz w:val="28"/>
          <w:szCs w:val="28"/>
        </w:rPr>
        <w:t>Tingkat Kepuasan</w:t>
      </w:r>
      <w:r w:rsidR="00B31B19" w:rsidRPr="007E1244">
        <w:rPr>
          <w:rFonts w:ascii="Times New Roman" w:hAnsi="Times New Roman" w:cs="Times New Roman"/>
          <w:sz w:val="28"/>
          <w:szCs w:val="28"/>
        </w:rPr>
        <w:t xml:space="preserve"> </w:t>
      </w:r>
      <w:r w:rsidR="00B15940" w:rsidRPr="007E1244">
        <w:rPr>
          <w:rFonts w:ascii="Times New Roman" w:hAnsi="Times New Roman" w:cs="Times New Roman"/>
          <w:sz w:val="28"/>
          <w:szCs w:val="28"/>
        </w:rPr>
        <w:t xml:space="preserve">Pelanggan </w:t>
      </w:r>
      <w:r w:rsidR="00B31B19" w:rsidRPr="007E1244">
        <w:rPr>
          <w:rFonts w:ascii="Times New Roman" w:hAnsi="Times New Roman" w:cs="Times New Roman"/>
          <w:sz w:val="28"/>
          <w:szCs w:val="28"/>
        </w:rPr>
        <w:t>(X1)</w:t>
      </w:r>
    </w:p>
    <w:p w:rsidR="00B31B19" w:rsidRPr="007E1244" w:rsidRDefault="00B31B19" w:rsidP="00795A0B">
      <w:pPr>
        <w:pStyle w:val="ListParagraph"/>
        <w:numPr>
          <w:ilvl w:val="1"/>
          <w:numId w:val="14"/>
        </w:numPr>
        <w:spacing w:after="0" w:line="360" w:lineRule="auto"/>
        <w:jc w:val="left"/>
        <w:rPr>
          <w:rFonts w:ascii="Times New Roman" w:hAnsi="Times New Roman" w:cs="Times New Roman"/>
          <w:b/>
          <w:sz w:val="28"/>
          <w:szCs w:val="28"/>
        </w:rPr>
      </w:pPr>
      <w:r w:rsidRPr="007E1244">
        <w:rPr>
          <w:rFonts w:ascii="Times New Roman" w:hAnsi="Times New Roman" w:cs="Times New Roman"/>
          <w:b/>
          <w:sz w:val="28"/>
          <w:szCs w:val="28"/>
        </w:rPr>
        <w:t>Variabel Dependent</w:t>
      </w:r>
    </w:p>
    <w:p w:rsidR="001C6243" w:rsidRPr="007E1244" w:rsidRDefault="007D1A51" w:rsidP="00795A0B">
      <w:pPr>
        <w:pStyle w:val="ListParagraph"/>
        <w:numPr>
          <w:ilvl w:val="0"/>
          <w:numId w:val="6"/>
        </w:numPr>
        <w:spacing w:after="0" w:line="360" w:lineRule="auto"/>
        <w:jc w:val="left"/>
        <w:rPr>
          <w:rFonts w:ascii="Times New Roman" w:hAnsi="Times New Roman" w:cs="Times New Roman"/>
          <w:sz w:val="28"/>
          <w:szCs w:val="28"/>
        </w:rPr>
      </w:pPr>
      <w:r w:rsidRPr="007E1244">
        <w:rPr>
          <w:rFonts w:ascii="Times New Roman" w:hAnsi="Times New Roman" w:cs="Times New Roman"/>
          <w:sz w:val="28"/>
          <w:szCs w:val="28"/>
        </w:rPr>
        <w:t xml:space="preserve">Pelayanan </w:t>
      </w:r>
      <w:r w:rsidR="00B31B19" w:rsidRPr="007E1244">
        <w:rPr>
          <w:rFonts w:ascii="Times New Roman" w:hAnsi="Times New Roman" w:cs="Times New Roman"/>
          <w:sz w:val="28"/>
          <w:szCs w:val="28"/>
        </w:rPr>
        <w:t>(Y1)</w:t>
      </w:r>
    </w:p>
    <w:p w:rsidR="00A928DD" w:rsidRPr="007E1244" w:rsidRDefault="007E1244" w:rsidP="007E1244">
      <w:pPr>
        <w:tabs>
          <w:tab w:val="left" w:pos="2603"/>
        </w:tabs>
        <w:spacing w:after="0" w:line="360" w:lineRule="auto"/>
        <w:ind w:left="0"/>
        <w:jc w:val="left"/>
        <w:rPr>
          <w:rFonts w:ascii="Times New Roman" w:hAnsi="Times New Roman" w:cs="Times New Roman"/>
          <w:sz w:val="28"/>
          <w:szCs w:val="28"/>
        </w:rPr>
      </w:pPr>
      <w:r w:rsidRPr="007E1244">
        <w:rPr>
          <w:rFonts w:ascii="Times New Roman" w:hAnsi="Times New Roman" w:cs="Times New Roman"/>
          <w:sz w:val="28"/>
          <w:szCs w:val="28"/>
        </w:rPr>
        <w:tab/>
      </w:r>
    </w:p>
    <w:p w:rsidR="00B31B19" w:rsidRPr="007E1244" w:rsidRDefault="00B31B19" w:rsidP="00B51B32">
      <w:pPr>
        <w:pStyle w:val="ListParagraph"/>
        <w:numPr>
          <w:ilvl w:val="0"/>
          <w:numId w:val="14"/>
        </w:numPr>
        <w:spacing w:after="0" w:line="360" w:lineRule="auto"/>
        <w:ind w:left="1134" w:hanging="283"/>
        <w:jc w:val="left"/>
        <w:rPr>
          <w:rFonts w:ascii="Times New Roman" w:hAnsi="Times New Roman" w:cs="Times New Roman"/>
          <w:b/>
          <w:sz w:val="28"/>
          <w:szCs w:val="28"/>
        </w:rPr>
      </w:pPr>
      <w:r w:rsidRPr="007E1244">
        <w:rPr>
          <w:rFonts w:ascii="Times New Roman" w:hAnsi="Times New Roman" w:cs="Times New Roman"/>
          <w:b/>
          <w:sz w:val="28"/>
          <w:szCs w:val="28"/>
        </w:rPr>
        <w:t>Dimensi/Indikator Variabel</w:t>
      </w:r>
    </w:p>
    <w:p w:rsidR="00B31B19" w:rsidRPr="007E1244" w:rsidRDefault="007D1A51" w:rsidP="00B51B32">
      <w:pPr>
        <w:pStyle w:val="ListParagraph"/>
        <w:numPr>
          <w:ilvl w:val="0"/>
          <w:numId w:val="7"/>
        </w:numPr>
        <w:spacing w:after="0" w:line="360" w:lineRule="auto"/>
        <w:jc w:val="left"/>
        <w:rPr>
          <w:rFonts w:ascii="Times New Roman" w:hAnsi="Times New Roman" w:cs="Times New Roman"/>
          <w:b/>
          <w:sz w:val="28"/>
          <w:szCs w:val="28"/>
        </w:rPr>
      </w:pPr>
      <w:r w:rsidRPr="007E1244">
        <w:rPr>
          <w:rFonts w:ascii="Times New Roman" w:hAnsi="Times New Roman" w:cs="Times New Roman"/>
          <w:b/>
          <w:sz w:val="28"/>
          <w:szCs w:val="28"/>
        </w:rPr>
        <w:t>Tingkat Kepuasan</w:t>
      </w:r>
      <w:r w:rsidR="001C6243" w:rsidRPr="007E1244">
        <w:rPr>
          <w:rFonts w:ascii="Times New Roman" w:hAnsi="Times New Roman" w:cs="Times New Roman"/>
          <w:b/>
          <w:sz w:val="28"/>
          <w:szCs w:val="28"/>
        </w:rPr>
        <w:t xml:space="preserve"> </w:t>
      </w:r>
      <w:r w:rsidR="00B15940" w:rsidRPr="007E1244">
        <w:rPr>
          <w:rFonts w:ascii="Times New Roman" w:hAnsi="Times New Roman" w:cs="Times New Roman"/>
          <w:b/>
          <w:sz w:val="28"/>
          <w:szCs w:val="28"/>
        </w:rPr>
        <w:t xml:space="preserve">Pelanggan </w:t>
      </w:r>
      <w:r w:rsidR="001C6243" w:rsidRPr="007E1244">
        <w:rPr>
          <w:rFonts w:ascii="Times New Roman" w:hAnsi="Times New Roman" w:cs="Times New Roman"/>
          <w:b/>
          <w:sz w:val="28"/>
          <w:szCs w:val="28"/>
        </w:rPr>
        <w:t>(X1)</w:t>
      </w:r>
    </w:p>
    <w:p w:rsidR="00B31B19" w:rsidRPr="00EF62C7" w:rsidRDefault="00EF62C7" w:rsidP="00EF62C7">
      <w:pPr>
        <w:spacing w:after="0" w:line="276" w:lineRule="auto"/>
        <w:ind w:left="1494" w:firstLine="349"/>
        <w:jc w:val="left"/>
        <w:rPr>
          <w:rFonts w:ascii="Times New Roman" w:hAnsi="Times New Roman" w:cs="Times New Roman"/>
          <w:sz w:val="28"/>
          <w:szCs w:val="28"/>
        </w:rPr>
      </w:pPr>
      <w:r>
        <w:rPr>
          <w:rFonts w:ascii="Times New Roman" w:hAnsi="Times New Roman" w:cs="Times New Roman"/>
          <w:sz w:val="28"/>
          <w:szCs w:val="28"/>
        </w:rPr>
        <w:t xml:space="preserve">a. </w:t>
      </w:r>
      <w:r w:rsidR="00B15940" w:rsidRPr="00EF62C7">
        <w:rPr>
          <w:rFonts w:ascii="Times New Roman" w:hAnsi="Times New Roman" w:cs="Times New Roman"/>
          <w:sz w:val="28"/>
          <w:szCs w:val="28"/>
        </w:rPr>
        <w:t>Kesesuian harapan</w:t>
      </w:r>
    </w:p>
    <w:p w:rsidR="00B31B19" w:rsidRPr="007E1244" w:rsidRDefault="00B15940" w:rsidP="00B51B32">
      <w:pPr>
        <w:pStyle w:val="ListParagraph"/>
        <w:numPr>
          <w:ilvl w:val="0"/>
          <w:numId w:val="7"/>
        </w:numPr>
        <w:spacing w:after="0" w:line="276" w:lineRule="auto"/>
        <w:ind w:left="2127" w:hanging="284"/>
        <w:jc w:val="left"/>
        <w:rPr>
          <w:rFonts w:ascii="Times New Roman" w:hAnsi="Times New Roman" w:cs="Times New Roman"/>
          <w:sz w:val="28"/>
          <w:szCs w:val="28"/>
        </w:rPr>
      </w:pPr>
      <w:r w:rsidRPr="007E1244">
        <w:rPr>
          <w:rFonts w:ascii="Times New Roman" w:hAnsi="Times New Roman" w:cs="Times New Roman"/>
          <w:sz w:val="28"/>
          <w:szCs w:val="28"/>
        </w:rPr>
        <w:t>Minta berkunjung kembali</w:t>
      </w:r>
    </w:p>
    <w:p w:rsidR="00B15940" w:rsidRPr="007E1244" w:rsidRDefault="00B15940" w:rsidP="00EF62C7">
      <w:pPr>
        <w:pStyle w:val="ListParagraph"/>
        <w:numPr>
          <w:ilvl w:val="0"/>
          <w:numId w:val="7"/>
        </w:numPr>
        <w:spacing w:after="0" w:line="276" w:lineRule="auto"/>
        <w:ind w:left="1985" w:hanging="142"/>
        <w:jc w:val="left"/>
        <w:rPr>
          <w:rFonts w:ascii="Times New Roman" w:hAnsi="Times New Roman" w:cs="Times New Roman"/>
          <w:sz w:val="28"/>
          <w:szCs w:val="28"/>
        </w:rPr>
      </w:pPr>
      <w:r w:rsidRPr="007E1244">
        <w:rPr>
          <w:rFonts w:ascii="Times New Roman" w:hAnsi="Times New Roman" w:cs="Times New Roman"/>
          <w:sz w:val="28"/>
          <w:szCs w:val="28"/>
        </w:rPr>
        <w:t>Kesediaan merekomendasikan</w:t>
      </w:r>
    </w:p>
    <w:p w:rsidR="00B31B19" w:rsidRPr="007E1244" w:rsidRDefault="00B31B19" w:rsidP="00795A0B">
      <w:pPr>
        <w:pStyle w:val="ListParagraph"/>
        <w:spacing w:after="0" w:line="276" w:lineRule="auto"/>
        <w:ind w:left="1854"/>
        <w:jc w:val="left"/>
        <w:rPr>
          <w:rFonts w:ascii="Times New Roman" w:hAnsi="Times New Roman" w:cs="Times New Roman"/>
          <w:sz w:val="28"/>
          <w:szCs w:val="28"/>
        </w:rPr>
      </w:pPr>
      <w:r w:rsidRPr="007E1244">
        <w:rPr>
          <w:rFonts w:ascii="Times New Roman" w:hAnsi="Times New Roman" w:cs="Times New Roman"/>
          <w:sz w:val="28"/>
          <w:szCs w:val="28"/>
        </w:rPr>
        <w:t>Menurut</w:t>
      </w:r>
      <w:r w:rsidR="00B15940" w:rsidRPr="007E1244">
        <w:rPr>
          <w:rFonts w:ascii="Times New Roman" w:hAnsi="Times New Roman" w:cs="Times New Roman"/>
          <w:sz w:val="28"/>
          <w:szCs w:val="28"/>
        </w:rPr>
        <w:t xml:space="preserve"> (Hawkins dan Lonney dikutip dalam Tjiptono 2004:101)</w:t>
      </w:r>
    </w:p>
    <w:p w:rsidR="00B31B19" w:rsidRPr="007E1244" w:rsidRDefault="00FF6A47" w:rsidP="00B51B32">
      <w:pPr>
        <w:pStyle w:val="ListParagraph"/>
        <w:numPr>
          <w:ilvl w:val="0"/>
          <w:numId w:val="6"/>
        </w:numPr>
        <w:spacing w:after="0" w:line="360" w:lineRule="auto"/>
        <w:jc w:val="left"/>
        <w:rPr>
          <w:rFonts w:ascii="Times New Roman" w:hAnsi="Times New Roman" w:cs="Times New Roman"/>
          <w:b/>
          <w:sz w:val="28"/>
          <w:szCs w:val="28"/>
        </w:rPr>
      </w:pPr>
      <w:r w:rsidRPr="007E1244">
        <w:rPr>
          <w:rFonts w:ascii="Times New Roman" w:hAnsi="Times New Roman" w:cs="Times New Roman"/>
          <w:b/>
          <w:sz w:val="28"/>
          <w:szCs w:val="28"/>
        </w:rPr>
        <w:t>Pelanyanan (Y</w:t>
      </w:r>
      <w:r w:rsidR="006D3246" w:rsidRPr="007E1244">
        <w:rPr>
          <w:rFonts w:ascii="Times New Roman" w:hAnsi="Times New Roman" w:cs="Times New Roman"/>
          <w:b/>
          <w:sz w:val="28"/>
          <w:szCs w:val="28"/>
        </w:rPr>
        <w:t>1</w:t>
      </w:r>
      <w:r w:rsidR="001C6243" w:rsidRPr="007E1244">
        <w:rPr>
          <w:rFonts w:ascii="Times New Roman" w:hAnsi="Times New Roman" w:cs="Times New Roman"/>
          <w:b/>
          <w:sz w:val="28"/>
          <w:szCs w:val="28"/>
        </w:rPr>
        <w:t>)</w:t>
      </w:r>
    </w:p>
    <w:p w:rsidR="00F61C67" w:rsidRPr="007E1244" w:rsidRDefault="00F61C67" w:rsidP="00795A0B">
      <w:pPr>
        <w:pStyle w:val="ListParagraph"/>
        <w:spacing w:after="0" w:line="276" w:lineRule="auto"/>
        <w:ind w:left="1854"/>
        <w:jc w:val="left"/>
        <w:rPr>
          <w:rFonts w:ascii="Times New Roman" w:hAnsi="Times New Roman" w:cs="Times New Roman"/>
          <w:sz w:val="28"/>
          <w:szCs w:val="28"/>
        </w:rPr>
      </w:pPr>
      <w:r w:rsidRPr="007E1244">
        <w:rPr>
          <w:rFonts w:ascii="Times New Roman" w:hAnsi="Times New Roman" w:cs="Times New Roman"/>
          <w:sz w:val="28"/>
          <w:szCs w:val="28"/>
        </w:rPr>
        <w:t>a. Tangible (berwujud)</w:t>
      </w:r>
    </w:p>
    <w:p w:rsidR="00F61C67" w:rsidRPr="007E1244" w:rsidRDefault="00F61C67" w:rsidP="00795A0B">
      <w:pPr>
        <w:pStyle w:val="ListParagraph"/>
        <w:spacing w:after="0" w:line="276" w:lineRule="auto"/>
        <w:ind w:left="1854"/>
        <w:jc w:val="left"/>
        <w:rPr>
          <w:rFonts w:ascii="Times New Roman" w:hAnsi="Times New Roman" w:cs="Times New Roman"/>
          <w:sz w:val="28"/>
          <w:szCs w:val="28"/>
        </w:rPr>
      </w:pPr>
      <w:r w:rsidRPr="007E1244">
        <w:rPr>
          <w:rFonts w:ascii="Times New Roman" w:hAnsi="Times New Roman" w:cs="Times New Roman"/>
          <w:sz w:val="28"/>
          <w:szCs w:val="28"/>
        </w:rPr>
        <w:t>b. Reliabelity (kehandalan)</w:t>
      </w:r>
    </w:p>
    <w:p w:rsidR="00F61C67" w:rsidRPr="007E1244" w:rsidRDefault="00F61C67" w:rsidP="00795A0B">
      <w:pPr>
        <w:pStyle w:val="ListParagraph"/>
        <w:spacing w:after="0" w:line="276" w:lineRule="auto"/>
        <w:ind w:left="1854"/>
        <w:jc w:val="left"/>
        <w:rPr>
          <w:rFonts w:ascii="Times New Roman" w:hAnsi="Times New Roman" w:cs="Times New Roman"/>
          <w:sz w:val="28"/>
          <w:szCs w:val="28"/>
        </w:rPr>
      </w:pPr>
      <w:r w:rsidRPr="007E1244">
        <w:rPr>
          <w:rFonts w:ascii="Times New Roman" w:hAnsi="Times New Roman" w:cs="Times New Roman"/>
          <w:sz w:val="28"/>
          <w:szCs w:val="28"/>
        </w:rPr>
        <w:t>c. Responsiviness (ketanggapan)</w:t>
      </w:r>
    </w:p>
    <w:p w:rsidR="00F61C67" w:rsidRPr="007E1244" w:rsidRDefault="00F61C67" w:rsidP="006D3246">
      <w:pPr>
        <w:pStyle w:val="ListParagraph"/>
        <w:tabs>
          <w:tab w:val="center" w:pos="5080"/>
        </w:tabs>
        <w:spacing w:after="0" w:line="276" w:lineRule="auto"/>
        <w:ind w:left="1854"/>
        <w:jc w:val="left"/>
        <w:rPr>
          <w:rFonts w:ascii="Times New Roman" w:hAnsi="Times New Roman" w:cs="Times New Roman"/>
          <w:sz w:val="28"/>
          <w:szCs w:val="28"/>
        </w:rPr>
      </w:pPr>
      <w:r w:rsidRPr="007E1244">
        <w:rPr>
          <w:rFonts w:ascii="Times New Roman" w:hAnsi="Times New Roman" w:cs="Times New Roman"/>
          <w:sz w:val="28"/>
          <w:szCs w:val="28"/>
        </w:rPr>
        <w:t>d. Assurance (jaminan)</w:t>
      </w:r>
      <w:r w:rsidR="006D3246" w:rsidRPr="007E1244">
        <w:rPr>
          <w:rFonts w:ascii="Times New Roman" w:hAnsi="Times New Roman" w:cs="Times New Roman"/>
          <w:sz w:val="28"/>
          <w:szCs w:val="28"/>
        </w:rPr>
        <w:tab/>
      </w:r>
    </w:p>
    <w:p w:rsidR="00F61C67" w:rsidRPr="007E1244" w:rsidRDefault="00F61C67" w:rsidP="00795A0B">
      <w:pPr>
        <w:pStyle w:val="ListParagraph"/>
        <w:spacing w:after="0" w:line="276" w:lineRule="auto"/>
        <w:ind w:left="1854"/>
        <w:jc w:val="left"/>
        <w:rPr>
          <w:rFonts w:ascii="Times New Roman" w:hAnsi="Times New Roman" w:cs="Times New Roman"/>
          <w:sz w:val="28"/>
          <w:szCs w:val="28"/>
        </w:rPr>
      </w:pPr>
      <w:r w:rsidRPr="007E1244">
        <w:rPr>
          <w:rFonts w:ascii="Times New Roman" w:hAnsi="Times New Roman" w:cs="Times New Roman"/>
          <w:sz w:val="28"/>
          <w:szCs w:val="28"/>
        </w:rPr>
        <w:t>e. Emphaty (Empati).</w:t>
      </w:r>
    </w:p>
    <w:p w:rsidR="004337A1" w:rsidRPr="007E1244" w:rsidRDefault="00F61C67" w:rsidP="00795A0B">
      <w:pPr>
        <w:pStyle w:val="ListParagraph"/>
        <w:spacing w:after="0" w:line="276" w:lineRule="auto"/>
        <w:ind w:left="1854"/>
        <w:jc w:val="left"/>
        <w:rPr>
          <w:rFonts w:ascii="Times New Roman" w:hAnsi="Times New Roman" w:cs="Times New Roman"/>
          <w:sz w:val="28"/>
          <w:szCs w:val="28"/>
        </w:rPr>
      </w:pPr>
      <w:r w:rsidRPr="007E1244">
        <w:rPr>
          <w:rFonts w:ascii="Times New Roman" w:hAnsi="Times New Roman" w:cs="Times New Roman"/>
          <w:sz w:val="28"/>
          <w:szCs w:val="28"/>
        </w:rPr>
        <w:t>Menurut Zeithhaml, Parasuraman &amp; Berry (dalam Hardiansyah 2011:46)</w:t>
      </w:r>
    </w:p>
    <w:p w:rsidR="004337A1" w:rsidRPr="007E1244" w:rsidRDefault="004337A1" w:rsidP="00795A0B">
      <w:pPr>
        <w:spacing w:after="0" w:line="276" w:lineRule="auto"/>
        <w:ind w:left="0"/>
        <w:jc w:val="left"/>
        <w:rPr>
          <w:rFonts w:ascii="Times New Roman" w:hAnsi="Times New Roman" w:cs="Times New Roman"/>
          <w:sz w:val="28"/>
          <w:szCs w:val="28"/>
        </w:rPr>
      </w:pPr>
    </w:p>
    <w:p w:rsidR="001C6243" w:rsidRPr="007E1244" w:rsidRDefault="001C6243" w:rsidP="00B51B32">
      <w:pPr>
        <w:pStyle w:val="ListParagraph"/>
        <w:numPr>
          <w:ilvl w:val="0"/>
          <w:numId w:val="6"/>
        </w:numPr>
        <w:spacing w:after="0" w:line="360" w:lineRule="auto"/>
        <w:jc w:val="left"/>
        <w:rPr>
          <w:rFonts w:ascii="Times New Roman" w:hAnsi="Times New Roman" w:cs="Times New Roman"/>
          <w:b/>
          <w:sz w:val="28"/>
          <w:szCs w:val="28"/>
        </w:rPr>
      </w:pPr>
      <w:r w:rsidRPr="007E1244">
        <w:rPr>
          <w:rFonts w:ascii="Times New Roman" w:hAnsi="Times New Roman" w:cs="Times New Roman"/>
          <w:b/>
          <w:sz w:val="28"/>
          <w:szCs w:val="28"/>
        </w:rPr>
        <w:t>Alat/Model Analisis</w:t>
      </w:r>
    </w:p>
    <w:p w:rsidR="00EF62C7" w:rsidRPr="00080DC5" w:rsidRDefault="002D12C9" w:rsidP="00080DC5">
      <w:pPr>
        <w:spacing w:after="0" w:line="360" w:lineRule="auto"/>
        <w:ind w:firstLine="306"/>
        <w:jc w:val="left"/>
        <w:rPr>
          <w:rFonts w:ascii="Times New Roman" w:hAnsi="Times New Roman" w:cs="Times New Roman"/>
          <w:sz w:val="28"/>
          <w:szCs w:val="28"/>
          <w:lang w:val="id-ID"/>
        </w:rPr>
      </w:pPr>
      <w:r w:rsidRPr="007E1244">
        <w:rPr>
          <w:rFonts w:ascii="Times New Roman" w:hAnsi="Times New Roman" w:cs="Times New Roman"/>
          <w:sz w:val="28"/>
          <w:szCs w:val="28"/>
        </w:rPr>
        <w:t xml:space="preserve">Analisis data yang digunakan pada penelitian ini adalah CSI (CustomerSatisfiaction Indeks). CSI digunakan untuk mengetahui tingkat kepuasan pengguna jasa secara menyeluruh dengan melihat tingkat kinerja dan tingkat kepentingan dari </w:t>
      </w:r>
      <w:r w:rsidRPr="007E1244">
        <w:rPr>
          <w:rFonts w:ascii="Times New Roman" w:hAnsi="Times New Roman" w:cs="Times New Roman"/>
          <w:sz w:val="28"/>
          <w:szCs w:val="28"/>
        </w:rPr>
        <w:lastRenderedPageBreak/>
        <w:t>atribut-atribut j</w:t>
      </w:r>
      <w:r w:rsidR="003D3BBD" w:rsidRPr="007E1244">
        <w:rPr>
          <w:rFonts w:ascii="Times New Roman" w:hAnsi="Times New Roman" w:cs="Times New Roman"/>
          <w:sz w:val="28"/>
          <w:szCs w:val="28"/>
        </w:rPr>
        <w:t xml:space="preserve">asa pelayanan (Aritonang,2005). </w:t>
      </w:r>
      <w:r w:rsidRPr="007E1244">
        <w:rPr>
          <w:rFonts w:ascii="Times New Roman" w:hAnsi="Times New Roman" w:cs="Times New Roman"/>
          <w:sz w:val="28"/>
          <w:szCs w:val="28"/>
        </w:rPr>
        <w:t>Alasan pemilihan analisis data menggunakan CSI (Customer Satisfiaction Indeks) karena tidak hanya indeks kepuasan tetapi sekaligus memperoleh informasi yang berhubungan dengan dimensi/atribut yang perlu diperbaiki, mudah</w:t>
      </w:r>
      <w:r w:rsidR="003D3BBD" w:rsidRPr="007E1244">
        <w:rPr>
          <w:rFonts w:ascii="Times New Roman" w:hAnsi="Times New Roman" w:cs="Times New Roman"/>
          <w:sz w:val="28"/>
          <w:szCs w:val="28"/>
        </w:rPr>
        <w:t xml:space="preserve"> </w:t>
      </w:r>
      <w:r w:rsidRPr="007E1244">
        <w:rPr>
          <w:rFonts w:ascii="Times New Roman" w:hAnsi="Times New Roman" w:cs="Times New Roman"/>
          <w:sz w:val="28"/>
          <w:szCs w:val="28"/>
        </w:rPr>
        <w:t>digunakan dan sederhana serta menggunakan skala yang memiliki sensitivitas dan reliabilitas cukup tinggi.</w:t>
      </w:r>
    </w:p>
    <w:p w:rsidR="00EF62C7" w:rsidRDefault="00B51B32" w:rsidP="00EF62C7">
      <w:pPr>
        <w:spacing w:after="0" w:line="360" w:lineRule="auto"/>
        <w:ind w:left="0"/>
        <w:rPr>
          <w:rFonts w:ascii="Times New Roman" w:hAnsi="Times New Roman" w:cs="Times New Roman"/>
          <w:b/>
          <w:sz w:val="24"/>
          <w:szCs w:val="24"/>
          <w:lang w:val="id-ID"/>
        </w:rPr>
      </w:pPr>
      <w:r w:rsidRPr="00B51B32">
        <w:rPr>
          <w:rFonts w:ascii="Times New Roman" w:hAnsi="Times New Roman" w:cs="Times New Roman"/>
          <w:b/>
          <w:sz w:val="24"/>
          <w:szCs w:val="24"/>
        </w:rPr>
        <w:t>DAFTAR PUSTAKA</w:t>
      </w:r>
    </w:p>
    <w:p w:rsidR="00810668" w:rsidRPr="00810668" w:rsidRDefault="00810668" w:rsidP="0081066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810668">
        <w:rPr>
          <w:rFonts w:ascii="Times New Roman" w:hAnsi="Times New Roman" w:cs="Times New Roman"/>
          <w:noProof/>
          <w:sz w:val="24"/>
          <w:szCs w:val="24"/>
        </w:rPr>
        <w:t xml:space="preserve">Ekowati, V. M., Sabran, Supriyanto, A. S., Pratiwi, V. U., &amp; Masyhuri. (2021). Assessing the impact of empowerment on achieving employee performance mediating role of information communication technology. </w:t>
      </w:r>
      <w:r w:rsidRPr="00810668">
        <w:rPr>
          <w:rFonts w:ascii="Times New Roman" w:hAnsi="Times New Roman" w:cs="Times New Roman"/>
          <w:i/>
          <w:iCs/>
          <w:noProof/>
          <w:sz w:val="24"/>
          <w:szCs w:val="24"/>
        </w:rPr>
        <w:t>Quality - Access to Success</w:t>
      </w:r>
      <w:r w:rsidRPr="00810668">
        <w:rPr>
          <w:rFonts w:ascii="Times New Roman" w:hAnsi="Times New Roman" w:cs="Times New Roman"/>
          <w:noProof/>
          <w:sz w:val="24"/>
          <w:szCs w:val="24"/>
        </w:rPr>
        <w:t xml:space="preserve">, </w:t>
      </w:r>
      <w:r w:rsidRPr="00810668">
        <w:rPr>
          <w:rFonts w:ascii="Times New Roman" w:hAnsi="Times New Roman" w:cs="Times New Roman"/>
          <w:i/>
          <w:iCs/>
          <w:noProof/>
          <w:sz w:val="24"/>
          <w:szCs w:val="24"/>
        </w:rPr>
        <w:t>22</w:t>
      </w:r>
      <w:r w:rsidRPr="00810668">
        <w:rPr>
          <w:rFonts w:ascii="Times New Roman" w:hAnsi="Times New Roman" w:cs="Times New Roman"/>
          <w:noProof/>
          <w:sz w:val="24"/>
          <w:szCs w:val="24"/>
        </w:rPr>
        <w:t>(184), 211–216. https://doi.org/10.47750/QAS/22.184.27</w:t>
      </w:r>
    </w:p>
    <w:p w:rsidR="00810668" w:rsidRPr="00810668" w:rsidRDefault="00810668" w:rsidP="0081066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0668">
        <w:rPr>
          <w:rFonts w:ascii="Times New Roman" w:hAnsi="Times New Roman" w:cs="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810668">
        <w:rPr>
          <w:rFonts w:ascii="Times New Roman" w:hAnsi="Times New Roman" w:cs="Times New Roman"/>
          <w:i/>
          <w:iCs/>
          <w:noProof/>
          <w:sz w:val="24"/>
          <w:szCs w:val="24"/>
        </w:rPr>
        <w:t>Jurnal Ekonomi Bisnis Dan Kewirausahaan</w:t>
      </w:r>
      <w:r w:rsidRPr="00810668">
        <w:rPr>
          <w:rFonts w:ascii="Times New Roman" w:hAnsi="Times New Roman" w:cs="Times New Roman"/>
          <w:noProof/>
          <w:sz w:val="24"/>
          <w:szCs w:val="24"/>
        </w:rPr>
        <w:t xml:space="preserve">, </w:t>
      </w:r>
      <w:r w:rsidRPr="00810668">
        <w:rPr>
          <w:rFonts w:ascii="Times New Roman" w:hAnsi="Times New Roman" w:cs="Times New Roman"/>
          <w:i/>
          <w:iCs/>
          <w:noProof/>
          <w:sz w:val="24"/>
          <w:szCs w:val="24"/>
        </w:rPr>
        <w:t>8</w:t>
      </w:r>
      <w:r w:rsidRPr="00810668">
        <w:rPr>
          <w:rFonts w:ascii="Times New Roman" w:hAnsi="Times New Roman" w:cs="Times New Roman"/>
          <w:noProof/>
          <w:sz w:val="24"/>
          <w:szCs w:val="24"/>
        </w:rPr>
        <w:t>(3), 236. https://doi.org/10.26418/jebik.v8i3.35001</w:t>
      </w:r>
    </w:p>
    <w:p w:rsidR="00810668" w:rsidRPr="00810668" w:rsidRDefault="00810668" w:rsidP="0081066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0668">
        <w:rPr>
          <w:rFonts w:ascii="Times New Roman" w:hAnsi="Times New Roman" w:cs="Times New Roman"/>
          <w:noProof/>
          <w:sz w:val="24"/>
          <w:szCs w:val="24"/>
        </w:rPr>
        <w:t xml:space="preserve">Sabran, Ekowati, V. M., &amp; Supriyanto, A. S. (2022). The Interactive Effects of Leadership Styles on Counterproductive Work Behavior: An Examination Through Multiple Theoretical Lenses. </w:t>
      </w:r>
      <w:r w:rsidRPr="00810668">
        <w:rPr>
          <w:rFonts w:ascii="Times New Roman" w:hAnsi="Times New Roman" w:cs="Times New Roman"/>
          <w:i/>
          <w:iCs/>
          <w:noProof/>
          <w:sz w:val="24"/>
          <w:szCs w:val="24"/>
        </w:rPr>
        <w:t>Quality - Access to Success</w:t>
      </w:r>
      <w:r w:rsidRPr="00810668">
        <w:rPr>
          <w:rFonts w:ascii="Times New Roman" w:hAnsi="Times New Roman" w:cs="Times New Roman"/>
          <w:noProof/>
          <w:sz w:val="24"/>
          <w:szCs w:val="24"/>
        </w:rPr>
        <w:t xml:space="preserve">, </w:t>
      </w:r>
      <w:r w:rsidRPr="00810668">
        <w:rPr>
          <w:rFonts w:ascii="Times New Roman" w:hAnsi="Times New Roman" w:cs="Times New Roman"/>
          <w:i/>
          <w:iCs/>
          <w:noProof/>
          <w:sz w:val="24"/>
          <w:szCs w:val="24"/>
        </w:rPr>
        <w:t>23</w:t>
      </w:r>
      <w:r w:rsidRPr="00810668">
        <w:rPr>
          <w:rFonts w:ascii="Times New Roman" w:hAnsi="Times New Roman" w:cs="Times New Roman"/>
          <w:noProof/>
          <w:sz w:val="24"/>
          <w:szCs w:val="24"/>
        </w:rPr>
        <w:t>(188), 145–153. https://doi.org/10.47750/QAS/23.188.21</w:t>
      </w:r>
    </w:p>
    <w:p w:rsidR="00810668" w:rsidRPr="00810668" w:rsidRDefault="00810668" w:rsidP="0081066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0668">
        <w:rPr>
          <w:rFonts w:ascii="Times New Roman" w:hAnsi="Times New Roman" w:cs="Times New Roman"/>
          <w:noProof/>
          <w:sz w:val="24"/>
          <w:szCs w:val="24"/>
        </w:rPr>
        <w:t xml:space="preserve">Sari, N. A., &amp; Adawiyah, R. (2019). Economics Development Analysis Journal The Impact of 900VA Electricity Tariff Adjustment on Household Consumption. </w:t>
      </w:r>
      <w:r w:rsidRPr="00810668">
        <w:rPr>
          <w:rFonts w:ascii="Times New Roman" w:hAnsi="Times New Roman" w:cs="Times New Roman"/>
          <w:i/>
          <w:iCs/>
          <w:noProof/>
          <w:sz w:val="24"/>
          <w:szCs w:val="24"/>
        </w:rPr>
        <w:t>Economics Development Analysis Journal</w:t>
      </w:r>
      <w:r w:rsidRPr="00810668">
        <w:rPr>
          <w:rFonts w:ascii="Times New Roman" w:hAnsi="Times New Roman" w:cs="Times New Roman"/>
          <w:noProof/>
          <w:sz w:val="24"/>
          <w:szCs w:val="24"/>
        </w:rPr>
        <w:t xml:space="preserve">, </w:t>
      </w:r>
      <w:r w:rsidRPr="00810668">
        <w:rPr>
          <w:rFonts w:ascii="Times New Roman" w:hAnsi="Times New Roman" w:cs="Times New Roman"/>
          <w:i/>
          <w:iCs/>
          <w:noProof/>
          <w:sz w:val="24"/>
          <w:szCs w:val="24"/>
        </w:rPr>
        <w:t>8</w:t>
      </w:r>
      <w:r w:rsidRPr="00810668">
        <w:rPr>
          <w:rFonts w:ascii="Times New Roman" w:hAnsi="Times New Roman" w:cs="Times New Roman"/>
          <w:noProof/>
          <w:sz w:val="24"/>
          <w:szCs w:val="24"/>
        </w:rPr>
        <w:t>(2), 200–214.</w:t>
      </w:r>
    </w:p>
    <w:p w:rsidR="00810668" w:rsidRPr="00810668" w:rsidRDefault="00810668" w:rsidP="00810668">
      <w:pPr>
        <w:widowControl w:val="0"/>
        <w:autoSpaceDE w:val="0"/>
        <w:autoSpaceDN w:val="0"/>
        <w:adjustRightInd w:val="0"/>
        <w:spacing w:after="0" w:line="360" w:lineRule="auto"/>
        <w:ind w:left="480" w:hanging="480"/>
        <w:rPr>
          <w:rFonts w:ascii="Times New Roman" w:hAnsi="Times New Roman" w:cs="Times New Roman"/>
          <w:noProof/>
          <w:sz w:val="24"/>
        </w:rPr>
      </w:pPr>
      <w:r w:rsidRPr="00810668">
        <w:rPr>
          <w:rFonts w:ascii="Times New Roman" w:hAnsi="Times New Roman" w:cs="Times New Roman"/>
          <w:noProof/>
          <w:sz w:val="24"/>
          <w:szCs w:val="24"/>
        </w:rPr>
        <w:t xml:space="preserve">Soegiarto, E., Palinggi, Y., Reza, F., &amp; Purwanti, S. (2022). Human Capital, Difussion Model, And Endogenous Growth: Evidence From Arellano-Bond Specification. </w:t>
      </w:r>
      <w:r w:rsidRPr="00810668">
        <w:rPr>
          <w:rFonts w:ascii="Times New Roman" w:hAnsi="Times New Roman" w:cs="Times New Roman"/>
          <w:i/>
          <w:iCs/>
          <w:noProof/>
          <w:sz w:val="24"/>
          <w:szCs w:val="24"/>
        </w:rPr>
        <w:t>Webology (ISSN: 1735-188X)</w:t>
      </w:r>
      <w:r w:rsidRPr="00810668">
        <w:rPr>
          <w:rFonts w:ascii="Times New Roman" w:hAnsi="Times New Roman" w:cs="Times New Roman"/>
          <w:noProof/>
          <w:sz w:val="24"/>
          <w:szCs w:val="24"/>
        </w:rPr>
        <w:t xml:space="preserve">, </w:t>
      </w:r>
      <w:r w:rsidRPr="00810668">
        <w:rPr>
          <w:rFonts w:ascii="Times New Roman" w:hAnsi="Times New Roman" w:cs="Times New Roman"/>
          <w:i/>
          <w:iCs/>
          <w:noProof/>
          <w:sz w:val="24"/>
          <w:szCs w:val="24"/>
        </w:rPr>
        <w:t>19</w:t>
      </w:r>
      <w:r w:rsidRPr="00810668">
        <w:rPr>
          <w:rFonts w:ascii="Times New Roman" w:hAnsi="Times New Roman" w:cs="Times New Roman"/>
          <w:noProof/>
          <w:sz w:val="24"/>
          <w:szCs w:val="24"/>
        </w:rPr>
        <w:t>(2), 6265–6278.</w:t>
      </w:r>
    </w:p>
    <w:p w:rsidR="00810668" w:rsidRPr="00810668" w:rsidRDefault="00810668" w:rsidP="00810668">
      <w:pPr>
        <w:widowControl w:val="0"/>
        <w:autoSpaceDE w:val="0"/>
        <w:autoSpaceDN w:val="0"/>
        <w:adjustRightInd w:val="0"/>
        <w:spacing w:after="0" w:line="360" w:lineRule="auto"/>
        <w:ind w:left="480" w:hanging="480"/>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rsidR="00EF62C7" w:rsidRPr="00B51B32" w:rsidRDefault="00EF62C7" w:rsidP="00EF62C7">
      <w:pPr>
        <w:spacing w:after="0" w:line="360" w:lineRule="auto"/>
        <w:ind w:left="0"/>
        <w:rPr>
          <w:rFonts w:ascii="Times New Roman" w:hAnsi="Times New Roman" w:cs="Times New Roman"/>
          <w:b/>
          <w:sz w:val="24"/>
          <w:szCs w:val="24"/>
        </w:rPr>
      </w:pPr>
    </w:p>
    <w:p w:rsidR="00A928DD" w:rsidRPr="0042185E" w:rsidRDefault="00A928DD" w:rsidP="0042185E">
      <w:pPr>
        <w:pStyle w:val="Heading1"/>
        <w:rPr>
          <w:rFonts w:ascii="Times New Roman" w:hAnsi="Times New Roman" w:cs="Times New Roman"/>
        </w:rPr>
      </w:pPr>
    </w:p>
    <w:p w:rsidR="007052A3" w:rsidRDefault="007052A3" w:rsidP="001F608E">
      <w:pPr>
        <w:pStyle w:val="ListParagraph"/>
        <w:tabs>
          <w:tab w:val="left" w:pos="2763"/>
        </w:tabs>
        <w:spacing w:after="0" w:line="360" w:lineRule="auto"/>
        <w:ind w:left="1494" w:firstLine="666"/>
        <w:rPr>
          <w:rFonts w:ascii="Times New Roman" w:hAnsi="Times New Roman" w:cs="Times New Roman"/>
          <w:sz w:val="24"/>
          <w:szCs w:val="24"/>
        </w:rPr>
      </w:pPr>
    </w:p>
    <w:p w:rsidR="007052A3" w:rsidRDefault="007052A3" w:rsidP="001F608E">
      <w:pPr>
        <w:pStyle w:val="ListParagraph"/>
        <w:tabs>
          <w:tab w:val="left" w:pos="2763"/>
        </w:tabs>
        <w:spacing w:after="0" w:line="360" w:lineRule="auto"/>
        <w:ind w:left="1494" w:firstLine="666"/>
        <w:rPr>
          <w:rFonts w:ascii="Times New Roman" w:hAnsi="Times New Roman" w:cs="Times New Roman"/>
          <w:sz w:val="24"/>
          <w:szCs w:val="24"/>
        </w:rPr>
      </w:pPr>
    </w:p>
    <w:p w:rsidR="007052A3" w:rsidRDefault="007052A3" w:rsidP="001F608E">
      <w:pPr>
        <w:pStyle w:val="ListParagraph"/>
        <w:tabs>
          <w:tab w:val="left" w:pos="2763"/>
        </w:tabs>
        <w:spacing w:after="0" w:line="360" w:lineRule="auto"/>
        <w:ind w:left="1494" w:firstLine="666"/>
        <w:rPr>
          <w:rFonts w:ascii="Times New Roman" w:hAnsi="Times New Roman" w:cs="Times New Roman"/>
          <w:sz w:val="24"/>
          <w:szCs w:val="24"/>
        </w:rPr>
      </w:pPr>
    </w:p>
    <w:p w:rsidR="007052A3" w:rsidRDefault="007052A3" w:rsidP="001F608E">
      <w:pPr>
        <w:pStyle w:val="ListParagraph"/>
        <w:tabs>
          <w:tab w:val="left" w:pos="2763"/>
        </w:tabs>
        <w:spacing w:after="0" w:line="360" w:lineRule="auto"/>
        <w:ind w:left="1494" w:firstLine="666"/>
        <w:rPr>
          <w:rFonts w:ascii="Times New Roman" w:hAnsi="Times New Roman" w:cs="Times New Roman"/>
          <w:sz w:val="24"/>
          <w:szCs w:val="24"/>
        </w:rPr>
      </w:pPr>
    </w:p>
    <w:p w:rsidR="007052A3" w:rsidRDefault="007052A3" w:rsidP="0042185E">
      <w:pPr>
        <w:tabs>
          <w:tab w:val="left" w:pos="2763"/>
        </w:tabs>
        <w:spacing w:after="0" w:line="360" w:lineRule="auto"/>
        <w:ind w:left="0"/>
        <w:rPr>
          <w:rFonts w:ascii="Times New Roman" w:hAnsi="Times New Roman" w:cs="Times New Roman"/>
          <w:sz w:val="24"/>
          <w:szCs w:val="24"/>
        </w:rPr>
      </w:pPr>
    </w:p>
    <w:p w:rsidR="0042185E" w:rsidRDefault="0042185E" w:rsidP="0042185E">
      <w:pPr>
        <w:tabs>
          <w:tab w:val="left" w:pos="2763"/>
        </w:tabs>
        <w:spacing w:after="0" w:line="360" w:lineRule="auto"/>
        <w:ind w:left="0"/>
        <w:rPr>
          <w:rFonts w:ascii="Times New Roman" w:hAnsi="Times New Roman" w:cs="Times New Roman"/>
          <w:sz w:val="24"/>
          <w:szCs w:val="24"/>
        </w:rPr>
      </w:pPr>
    </w:p>
    <w:p w:rsidR="0042185E" w:rsidRPr="0042185E" w:rsidRDefault="0042185E" w:rsidP="0042185E">
      <w:pPr>
        <w:tabs>
          <w:tab w:val="left" w:pos="2763"/>
        </w:tabs>
        <w:spacing w:after="0" w:line="360" w:lineRule="auto"/>
        <w:ind w:left="0"/>
        <w:rPr>
          <w:rFonts w:ascii="Times New Roman" w:hAnsi="Times New Roman" w:cs="Times New Roman"/>
          <w:sz w:val="24"/>
          <w:szCs w:val="24"/>
        </w:rPr>
      </w:pPr>
    </w:p>
    <w:p w:rsidR="007052A3" w:rsidRDefault="007052A3" w:rsidP="001F608E">
      <w:pPr>
        <w:pStyle w:val="ListParagraph"/>
        <w:tabs>
          <w:tab w:val="left" w:pos="2763"/>
        </w:tabs>
        <w:spacing w:after="0" w:line="360" w:lineRule="auto"/>
        <w:ind w:left="1494" w:firstLine="666"/>
        <w:rPr>
          <w:rFonts w:ascii="Times New Roman" w:hAnsi="Times New Roman" w:cs="Times New Roman"/>
          <w:sz w:val="24"/>
          <w:szCs w:val="24"/>
        </w:rPr>
      </w:pPr>
    </w:p>
    <w:p w:rsidR="007052A3" w:rsidRDefault="007052A3" w:rsidP="001F608E">
      <w:pPr>
        <w:pStyle w:val="ListParagraph"/>
        <w:tabs>
          <w:tab w:val="left" w:pos="2763"/>
        </w:tabs>
        <w:spacing w:after="0" w:line="360" w:lineRule="auto"/>
        <w:ind w:left="1494" w:firstLine="666"/>
        <w:rPr>
          <w:rFonts w:ascii="Times New Roman" w:hAnsi="Times New Roman" w:cs="Times New Roman"/>
          <w:sz w:val="24"/>
          <w:szCs w:val="24"/>
        </w:rPr>
      </w:pPr>
    </w:p>
    <w:p w:rsidR="007052A3" w:rsidRDefault="007052A3" w:rsidP="001F608E">
      <w:pPr>
        <w:pStyle w:val="ListParagraph"/>
        <w:tabs>
          <w:tab w:val="left" w:pos="2763"/>
        </w:tabs>
        <w:spacing w:after="0" w:line="360" w:lineRule="auto"/>
        <w:ind w:left="1494" w:firstLine="666"/>
        <w:rPr>
          <w:rFonts w:ascii="Times New Roman" w:hAnsi="Times New Roman" w:cs="Times New Roman"/>
          <w:sz w:val="24"/>
          <w:szCs w:val="24"/>
        </w:rPr>
      </w:pPr>
    </w:p>
    <w:p w:rsidR="007052A3" w:rsidRDefault="007052A3" w:rsidP="001F608E">
      <w:pPr>
        <w:pStyle w:val="ListParagraph"/>
        <w:tabs>
          <w:tab w:val="left" w:pos="2763"/>
        </w:tabs>
        <w:spacing w:after="0" w:line="360" w:lineRule="auto"/>
        <w:ind w:left="1494" w:firstLine="666"/>
        <w:rPr>
          <w:rFonts w:ascii="Times New Roman" w:hAnsi="Times New Roman" w:cs="Times New Roman"/>
          <w:sz w:val="24"/>
          <w:szCs w:val="24"/>
        </w:rPr>
      </w:pPr>
    </w:p>
    <w:p w:rsidR="00A928DD" w:rsidRPr="00A928DD" w:rsidRDefault="00A928DD" w:rsidP="00A928DD">
      <w:pPr>
        <w:pStyle w:val="ListParagraph"/>
        <w:spacing w:after="0" w:line="360" w:lineRule="auto"/>
        <w:ind w:left="1494" w:firstLine="666"/>
        <w:rPr>
          <w:rFonts w:ascii="Times New Roman" w:hAnsi="Times New Roman" w:cs="Times New Roman"/>
          <w:sz w:val="24"/>
          <w:szCs w:val="24"/>
        </w:rPr>
      </w:pPr>
    </w:p>
    <w:p w:rsidR="00490D6D" w:rsidRPr="00005D70" w:rsidRDefault="00490D6D" w:rsidP="00875584">
      <w:pPr>
        <w:pStyle w:val="ListParagraph"/>
        <w:spacing w:after="0"/>
        <w:ind w:left="4395"/>
        <w:jc w:val="center"/>
        <w:rPr>
          <w:rFonts w:ascii="Times New Roman" w:hAnsi="Times New Roman" w:cs="Times New Roman"/>
          <w:sz w:val="24"/>
          <w:szCs w:val="24"/>
          <w:lang w:val="id-ID"/>
        </w:rPr>
      </w:pPr>
    </w:p>
    <w:tbl>
      <w:tblPr>
        <w:tblStyle w:val="TableGrid"/>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7"/>
        <w:gridCol w:w="3939"/>
      </w:tblGrid>
      <w:tr w:rsidR="0065424A" w:rsidRPr="00856D28" w:rsidTr="00A715C5">
        <w:tc>
          <w:tcPr>
            <w:tcW w:w="4107" w:type="dxa"/>
            <w:tcBorders>
              <w:top w:val="nil"/>
              <w:left w:val="nil"/>
              <w:bottom w:val="nil"/>
              <w:right w:val="nil"/>
            </w:tcBorders>
          </w:tcPr>
          <w:p w:rsidR="0065424A" w:rsidRPr="00005D70" w:rsidRDefault="0065424A" w:rsidP="00A715C5">
            <w:pPr>
              <w:pStyle w:val="ListParagraph"/>
              <w:ind w:left="0"/>
              <w:jc w:val="center"/>
              <w:rPr>
                <w:rFonts w:ascii="Times New Roman" w:hAnsi="Times New Roman" w:cs="Times New Roman"/>
                <w:sz w:val="24"/>
                <w:szCs w:val="24"/>
                <w:lang w:val="id-ID"/>
              </w:rPr>
            </w:pPr>
            <w:r w:rsidRPr="00005D70">
              <w:rPr>
                <w:rFonts w:ascii="Times New Roman" w:hAnsi="Times New Roman" w:cs="Times New Roman"/>
                <w:sz w:val="24"/>
                <w:szCs w:val="24"/>
                <w:lang w:val="id-ID"/>
              </w:rPr>
              <w:t>Diketahui,</w:t>
            </w:r>
          </w:p>
          <w:p w:rsidR="0065424A" w:rsidRPr="00005D70" w:rsidRDefault="0065424A" w:rsidP="00A715C5">
            <w:pPr>
              <w:pStyle w:val="ListParagraph"/>
              <w:ind w:left="0"/>
              <w:jc w:val="center"/>
              <w:rPr>
                <w:rFonts w:ascii="Times New Roman" w:hAnsi="Times New Roman" w:cs="Times New Roman"/>
                <w:sz w:val="24"/>
                <w:szCs w:val="24"/>
                <w:lang w:val="id-ID"/>
              </w:rPr>
            </w:pPr>
            <w:r w:rsidRPr="00005D70">
              <w:rPr>
                <w:rFonts w:ascii="Times New Roman" w:hAnsi="Times New Roman" w:cs="Times New Roman"/>
                <w:sz w:val="24"/>
                <w:szCs w:val="24"/>
                <w:lang w:val="id-ID"/>
              </w:rPr>
              <w:t>Dosen Wali</w:t>
            </w:r>
          </w:p>
          <w:p w:rsidR="0065424A" w:rsidRPr="00005D70" w:rsidRDefault="0065424A" w:rsidP="00A715C5">
            <w:pPr>
              <w:pStyle w:val="ListParagraph"/>
              <w:ind w:left="0"/>
              <w:jc w:val="center"/>
              <w:rPr>
                <w:rFonts w:ascii="Times New Roman" w:hAnsi="Times New Roman" w:cs="Times New Roman"/>
                <w:sz w:val="24"/>
                <w:szCs w:val="24"/>
                <w:lang w:val="id-ID"/>
              </w:rPr>
            </w:pPr>
          </w:p>
          <w:p w:rsidR="0065424A" w:rsidRDefault="0065424A" w:rsidP="00A715C5">
            <w:pPr>
              <w:pStyle w:val="ListParagraph"/>
              <w:ind w:left="0"/>
              <w:jc w:val="center"/>
              <w:rPr>
                <w:rFonts w:ascii="Times New Roman" w:hAnsi="Times New Roman" w:cs="Times New Roman"/>
                <w:sz w:val="24"/>
                <w:szCs w:val="24"/>
                <w:lang w:val="id-ID"/>
              </w:rPr>
            </w:pPr>
          </w:p>
          <w:p w:rsidR="0065424A" w:rsidRPr="00005D70" w:rsidRDefault="0065424A" w:rsidP="00A715C5">
            <w:pPr>
              <w:pStyle w:val="ListParagraph"/>
              <w:ind w:left="0"/>
              <w:jc w:val="center"/>
              <w:rPr>
                <w:rFonts w:ascii="Times New Roman" w:hAnsi="Times New Roman" w:cs="Times New Roman"/>
                <w:sz w:val="24"/>
                <w:szCs w:val="24"/>
                <w:lang w:val="id-ID"/>
              </w:rPr>
            </w:pPr>
          </w:p>
          <w:p w:rsidR="00450CB2" w:rsidRPr="00261FF7" w:rsidRDefault="00B15940" w:rsidP="00450CB2">
            <w:pPr>
              <w:ind w:hanging="1100"/>
              <w:jc w:val="center"/>
              <w:rPr>
                <w:rFonts w:ascii="Times New Roman" w:hAnsi="Times New Roman"/>
                <w:b/>
                <w:sz w:val="24"/>
                <w:u w:val="single"/>
              </w:rPr>
            </w:pPr>
            <w:r>
              <w:rPr>
                <w:rFonts w:ascii="Times New Roman" w:hAnsi="Times New Roman"/>
                <w:b/>
                <w:sz w:val="24"/>
                <w:u w:val="single"/>
              </w:rPr>
              <w:t>SYAHRUDDIN</w:t>
            </w:r>
            <w:r w:rsidRPr="00B15940">
              <w:rPr>
                <w:rFonts w:ascii="Times New Roman" w:hAnsi="Times New Roman"/>
                <w:b/>
                <w:sz w:val="24"/>
                <w:u w:val="single"/>
              </w:rPr>
              <w:t xml:space="preserve"> S, SE..M.Si</w:t>
            </w:r>
          </w:p>
          <w:p w:rsidR="00450CB2" w:rsidRPr="00BB25AD" w:rsidRDefault="00A928DD" w:rsidP="00450CB2">
            <w:pPr>
              <w:pStyle w:val="ListParagraph"/>
              <w:tabs>
                <w:tab w:val="left" w:pos="284"/>
              </w:tabs>
              <w:ind w:left="0"/>
              <w:jc w:val="center"/>
              <w:rPr>
                <w:rFonts w:ascii="Times New Roman" w:hAnsi="Times New Roman"/>
                <w:sz w:val="24"/>
                <w:szCs w:val="24"/>
              </w:rPr>
            </w:pPr>
            <w:r>
              <w:rPr>
                <w:rFonts w:ascii="Times New Roman" w:hAnsi="Times New Roman"/>
                <w:b/>
                <w:sz w:val="24"/>
              </w:rPr>
              <w:t xml:space="preserve">NIK. </w:t>
            </w:r>
            <w:r w:rsidR="00B15940" w:rsidRPr="00B15940">
              <w:rPr>
                <w:rFonts w:ascii="Times New Roman" w:hAnsi="Times New Roman"/>
                <w:b/>
                <w:sz w:val="24"/>
              </w:rPr>
              <w:t>11022 1108 300972</w:t>
            </w:r>
          </w:p>
          <w:p w:rsidR="0065424A" w:rsidRPr="00D95A6F" w:rsidRDefault="0065424A" w:rsidP="00A715C5">
            <w:pPr>
              <w:pStyle w:val="ListParagraph"/>
              <w:ind w:left="0"/>
              <w:jc w:val="center"/>
              <w:rPr>
                <w:rFonts w:ascii="Times New Roman" w:hAnsi="Times New Roman" w:cs="Times New Roman"/>
                <w:sz w:val="24"/>
                <w:szCs w:val="24"/>
              </w:rPr>
            </w:pPr>
          </w:p>
        </w:tc>
        <w:tc>
          <w:tcPr>
            <w:tcW w:w="3939" w:type="dxa"/>
            <w:tcBorders>
              <w:top w:val="nil"/>
              <w:left w:val="nil"/>
              <w:bottom w:val="nil"/>
              <w:right w:val="nil"/>
            </w:tcBorders>
          </w:tcPr>
          <w:p w:rsidR="00450CB2" w:rsidRPr="00005D70" w:rsidRDefault="00450CB2" w:rsidP="00450CB2">
            <w:pPr>
              <w:pStyle w:val="ListParagraph"/>
              <w:ind w:left="0"/>
              <w:jc w:val="center"/>
              <w:rPr>
                <w:rFonts w:ascii="Times New Roman" w:hAnsi="Times New Roman" w:cs="Times New Roman"/>
                <w:sz w:val="24"/>
                <w:szCs w:val="24"/>
                <w:lang w:val="id-ID"/>
              </w:rPr>
            </w:pPr>
            <w:r w:rsidRPr="00005D70">
              <w:rPr>
                <w:rFonts w:ascii="Times New Roman" w:hAnsi="Times New Roman" w:cs="Times New Roman"/>
                <w:sz w:val="24"/>
                <w:szCs w:val="24"/>
                <w:lang w:val="id-ID"/>
              </w:rPr>
              <w:t>Pemohon,</w:t>
            </w:r>
          </w:p>
          <w:p w:rsidR="00450CB2" w:rsidRPr="00005D70" w:rsidRDefault="00450CB2" w:rsidP="00450CB2">
            <w:pPr>
              <w:pStyle w:val="ListParagraph"/>
              <w:ind w:left="0"/>
              <w:jc w:val="center"/>
              <w:rPr>
                <w:rFonts w:ascii="Times New Roman" w:hAnsi="Times New Roman" w:cs="Times New Roman"/>
                <w:sz w:val="24"/>
                <w:szCs w:val="24"/>
                <w:lang w:val="id-ID"/>
              </w:rPr>
            </w:pPr>
          </w:p>
          <w:p w:rsidR="00450CB2" w:rsidRDefault="00450CB2" w:rsidP="00450CB2">
            <w:pPr>
              <w:pStyle w:val="ListParagraph"/>
              <w:ind w:left="0"/>
              <w:jc w:val="center"/>
              <w:rPr>
                <w:rFonts w:ascii="Times New Roman" w:hAnsi="Times New Roman" w:cs="Times New Roman"/>
                <w:sz w:val="24"/>
                <w:szCs w:val="24"/>
                <w:lang w:val="id-ID"/>
              </w:rPr>
            </w:pPr>
          </w:p>
          <w:p w:rsidR="00450CB2" w:rsidRPr="00005D70" w:rsidRDefault="00450CB2" w:rsidP="00450CB2">
            <w:pPr>
              <w:pStyle w:val="ListParagraph"/>
              <w:ind w:left="0"/>
              <w:jc w:val="center"/>
              <w:rPr>
                <w:rFonts w:ascii="Times New Roman" w:hAnsi="Times New Roman" w:cs="Times New Roman"/>
                <w:sz w:val="24"/>
                <w:szCs w:val="24"/>
                <w:lang w:val="id-ID"/>
              </w:rPr>
            </w:pPr>
          </w:p>
          <w:p w:rsidR="00450CB2" w:rsidRPr="00005D70" w:rsidRDefault="00450CB2" w:rsidP="00450CB2">
            <w:pPr>
              <w:pStyle w:val="ListParagraph"/>
              <w:ind w:left="0"/>
              <w:jc w:val="center"/>
              <w:rPr>
                <w:rFonts w:ascii="Times New Roman" w:hAnsi="Times New Roman" w:cs="Times New Roman"/>
                <w:sz w:val="24"/>
                <w:szCs w:val="24"/>
                <w:lang w:val="id-ID"/>
              </w:rPr>
            </w:pPr>
          </w:p>
          <w:p w:rsidR="00450CB2" w:rsidRPr="00225E2F" w:rsidRDefault="00B15940" w:rsidP="00450CB2">
            <w:pPr>
              <w:pStyle w:val="ListParagraph"/>
              <w:ind w:left="0"/>
              <w:jc w:val="center"/>
              <w:rPr>
                <w:rFonts w:ascii="Times New Roman" w:hAnsi="Times New Roman" w:cs="Times New Roman"/>
                <w:b/>
                <w:sz w:val="24"/>
                <w:szCs w:val="24"/>
                <w:u w:val="single"/>
              </w:rPr>
            </w:pPr>
            <w:r>
              <w:rPr>
                <w:rFonts w:ascii="Times New Roman" w:hAnsi="Times New Roman" w:cs="Times New Roman"/>
                <w:b/>
                <w:sz w:val="24"/>
                <w:szCs w:val="24"/>
                <w:u w:val="single"/>
              </w:rPr>
              <w:t>WINDA ROSANTI</w:t>
            </w:r>
          </w:p>
          <w:p w:rsidR="0065424A" w:rsidRPr="00A928DD" w:rsidRDefault="00450CB2" w:rsidP="00450CB2">
            <w:pPr>
              <w:pStyle w:val="ListParagraph"/>
              <w:ind w:left="0"/>
              <w:jc w:val="center"/>
              <w:rPr>
                <w:rFonts w:ascii="Times New Roman" w:hAnsi="Times New Roman" w:cs="Times New Roman"/>
                <w:b/>
                <w:sz w:val="24"/>
                <w:szCs w:val="24"/>
              </w:rPr>
            </w:pPr>
            <w:r w:rsidRPr="00225E2F">
              <w:rPr>
                <w:rFonts w:ascii="Times New Roman" w:hAnsi="Times New Roman" w:cs="Times New Roman"/>
                <w:b/>
                <w:sz w:val="24"/>
                <w:szCs w:val="24"/>
                <w:lang w:val="id-ID"/>
              </w:rPr>
              <w:t xml:space="preserve">NPM : </w:t>
            </w:r>
            <w:r w:rsidR="00A928DD">
              <w:rPr>
                <w:rFonts w:ascii="Times New Roman" w:hAnsi="Times New Roman" w:cs="Times New Roman"/>
                <w:b/>
                <w:sz w:val="24"/>
                <w:szCs w:val="24"/>
                <w:lang w:val="id-ID"/>
              </w:rPr>
              <w:t>190214</w:t>
            </w:r>
            <w:r w:rsidR="00B15940">
              <w:rPr>
                <w:rFonts w:ascii="Times New Roman" w:hAnsi="Times New Roman" w:cs="Times New Roman"/>
                <w:b/>
                <w:sz w:val="24"/>
                <w:szCs w:val="24"/>
              </w:rPr>
              <w:t>811</w:t>
            </w:r>
          </w:p>
          <w:p w:rsidR="0065424A" w:rsidRPr="00005D70" w:rsidRDefault="0065424A" w:rsidP="00A715C5">
            <w:pPr>
              <w:pStyle w:val="ListParagraph"/>
              <w:ind w:left="0"/>
              <w:jc w:val="center"/>
              <w:rPr>
                <w:rFonts w:ascii="Times New Roman" w:hAnsi="Times New Roman" w:cs="Times New Roman"/>
                <w:sz w:val="24"/>
                <w:szCs w:val="24"/>
                <w:lang w:val="id-ID"/>
              </w:rPr>
            </w:pPr>
          </w:p>
        </w:tc>
      </w:tr>
      <w:tr w:rsidR="0065424A" w:rsidRPr="00856D28" w:rsidTr="00A715C5">
        <w:tc>
          <w:tcPr>
            <w:tcW w:w="8046" w:type="dxa"/>
            <w:gridSpan w:val="2"/>
            <w:tcBorders>
              <w:top w:val="nil"/>
              <w:left w:val="nil"/>
              <w:bottom w:val="nil"/>
              <w:right w:val="nil"/>
            </w:tcBorders>
          </w:tcPr>
          <w:p w:rsidR="0065424A" w:rsidRPr="00005D70" w:rsidRDefault="0065424A" w:rsidP="00A715C5">
            <w:pPr>
              <w:pStyle w:val="ListParagraph"/>
              <w:ind w:left="0"/>
              <w:jc w:val="center"/>
              <w:rPr>
                <w:rFonts w:ascii="Times New Roman" w:hAnsi="Times New Roman" w:cs="Times New Roman"/>
                <w:sz w:val="24"/>
                <w:szCs w:val="24"/>
                <w:lang w:val="id-ID"/>
              </w:rPr>
            </w:pPr>
            <w:r w:rsidRPr="00005D70">
              <w:rPr>
                <w:rFonts w:ascii="Times New Roman" w:hAnsi="Times New Roman" w:cs="Times New Roman"/>
                <w:sz w:val="24"/>
                <w:szCs w:val="24"/>
                <w:lang w:val="id-ID"/>
              </w:rPr>
              <w:t>Disetujui,</w:t>
            </w:r>
          </w:p>
          <w:p w:rsidR="0065424A" w:rsidRPr="00005D70" w:rsidRDefault="0065424A" w:rsidP="00A715C5">
            <w:pPr>
              <w:pStyle w:val="ListParagraph"/>
              <w:ind w:left="0"/>
              <w:jc w:val="center"/>
              <w:rPr>
                <w:rFonts w:ascii="Times New Roman" w:hAnsi="Times New Roman" w:cs="Times New Roman"/>
                <w:sz w:val="24"/>
                <w:szCs w:val="24"/>
                <w:lang w:val="id-ID"/>
              </w:rPr>
            </w:pPr>
            <w:r w:rsidRPr="00005D70">
              <w:rPr>
                <w:rFonts w:ascii="Times New Roman" w:hAnsi="Times New Roman" w:cs="Times New Roman"/>
                <w:sz w:val="24"/>
                <w:szCs w:val="24"/>
                <w:lang w:val="id-ID"/>
              </w:rPr>
              <w:t>Prodi Manajemen</w:t>
            </w:r>
          </w:p>
          <w:p w:rsidR="0065424A" w:rsidRPr="00005D70" w:rsidRDefault="0065424A" w:rsidP="00A715C5">
            <w:pPr>
              <w:pStyle w:val="ListParagraph"/>
              <w:ind w:left="0"/>
              <w:jc w:val="center"/>
              <w:rPr>
                <w:rFonts w:ascii="Times New Roman" w:hAnsi="Times New Roman" w:cs="Times New Roman"/>
                <w:sz w:val="24"/>
                <w:szCs w:val="24"/>
                <w:lang w:val="id-ID"/>
              </w:rPr>
            </w:pPr>
          </w:p>
          <w:p w:rsidR="0065424A" w:rsidRDefault="0065424A" w:rsidP="00A715C5">
            <w:pPr>
              <w:pStyle w:val="NoSpacing"/>
              <w:jc w:val="center"/>
              <w:rPr>
                <w:rFonts w:ascii="Times New Roman" w:hAnsi="Times New Roman"/>
                <w:sz w:val="24"/>
                <w:szCs w:val="24"/>
              </w:rPr>
            </w:pPr>
          </w:p>
          <w:p w:rsidR="0065424A" w:rsidRDefault="0065424A" w:rsidP="00A715C5">
            <w:pPr>
              <w:pStyle w:val="NoSpacing"/>
              <w:tabs>
                <w:tab w:val="left" w:pos="2444"/>
              </w:tabs>
              <w:jc w:val="center"/>
              <w:rPr>
                <w:rFonts w:ascii="Times New Roman" w:hAnsi="Times New Roman"/>
                <w:sz w:val="24"/>
                <w:szCs w:val="24"/>
              </w:rPr>
            </w:pPr>
          </w:p>
          <w:p w:rsidR="0065424A" w:rsidRPr="00307B0F" w:rsidRDefault="0065424A" w:rsidP="00A715C5">
            <w:pPr>
              <w:pStyle w:val="NoSpacing"/>
              <w:tabs>
                <w:tab w:val="left" w:pos="885"/>
              </w:tabs>
              <w:ind w:left="0"/>
              <w:jc w:val="center"/>
              <w:rPr>
                <w:rFonts w:ascii="Times New Roman" w:hAnsi="Times New Roman"/>
                <w:b/>
                <w:sz w:val="24"/>
                <w:szCs w:val="24"/>
                <w:u w:val="single"/>
              </w:rPr>
            </w:pPr>
            <w:r w:rsidRPr="00307B0F">
              <w:rPr>
                <w:rFonts w:ascii="Times New Roman" w:hAnsi="Times New Roman"/>
                <w:b/>
                <w:sz w:val="24"/>
                <w:szCs w:val="24"/>
                <w:u w:val="single"/>
              </w:rPr>
              <w:t>ALI AKBAR, SE.,M.Si</w:t>
            </w:r>
          </w:p>
          <w:p w:rsidR="0065424A" w:rsidRPr="001157DF" w:rsidRDefault="0065424A" w:rsidP="00A715C5">
            <w:pPr>
              <w:pStyle w:val="ListParagraph"/>
              <w:ind w:left="0"/>
              <w:jc w:val="center"/>
              <w:rPr>
                <w:rFonts w:ascii="Times New Roman" w:hAnsi="Times New Roman" w:cs="Times New Roman"/>
                <w:sz w:val="24"/>
                <w:szCs w:val="24"/>
              </w:rPr>
            </w:pPr>
            <w:r w:rsidRPr="00307B0F">
              <w:rPr>
                <w:rFonts w:ascii="Times New Roman" w:hAnsi="Times New Roman"/>
                <w:b/>
                <w:sz w:val="24"/>
                <w:szCs w:val="24"/>
              </w:rPr>
              <w:t>NIK. 11027 1015 101177</w:t>
            </w:r>
          </w:p>
        </w:tc>
      </w:tr>
    </w:tbl>
    <w:p w:rsidR="0065424A" w:rsidRPr="00856D28" w:rsidRDefault="0065424A" w:rsidP="0065424A">
      <w:pPr>
        <w:pStyle w:val="ListParagraph"/>
        <w:tabs>
          <w:tab w:val="left" w:pos="284"/>
        </w:tabs>
        <w:spacing w:after="0"/>
        <w:ind w:left="0"/>
        <w:rPr>
          <w:rFonts w:ascii="Times New Roman" w:hAnsi="Times New Roman" w:cs="Times New Roman"/>
          <w:sz w:val="24"/>
          <w:szCs w:val="24"/>
        </w:rPr>
      </w:pPr>
    </w:p>
    <w:p w:rsidR="0065424A" w:rsidRPr="00856D28" w:rsidRDefault="0065424A" w:rsidP="0065424A">
      <w:pPr>
        <w:pStyle w:val="ListParagraph"/>
        <w:tabs>
          <w:tab w:val="left" w:pos="284"/>
        </w:tabs>
        <w:spacing w:after="0"/>
        <w:ind w:left="0"/>
        <w:rPr>
          <w:rFonts w:ascii="Times New Roman" w:hAnsi="Times New Roman" w:cs="Times New Roman"/>
          <w:sz w:val="24"/>
          <w:szCs w:val="24"/>
        </w:rPr>
      </w:pPr>
      <w:r w:rsidRPr="00856D28">
        <w:rPr>
          <w:rFonts w:ascii="Times New Roman" w:hAnsi="Times New Roman" w:cs="Times New Roman"/>
          <w:sz w:val="24"/>
          <w:szCs w:val="24"/>
        </w:rPr>
        <w:t>DOSEN PEMBIMBING:</w:t>
      </w:r>
    </w:p>
    <w:tbl>
      <w:tblPr>
        <w:tblStyle w:val="TableGrid"/>
        <w:tblW w:w="0" w:type="auto"/>
        <w:tblLook w:val="04A0" w:firstRow="1" w:lastRow="0" w:firstColumn="1" w:lastColumn="0" w:noHBand="0" w:noVBand="1"/>
      </w:tblPr>
      <w:tblGrid>
        <w:gridCol w:w="5778"/>
        <w:gridCol w:w="1985"/>
      </w:tblGrid>
      <w:tr w:rsidR="0065424A" w:rsidRPr="00856D28" w:rsidTr="00A715C5">
        <w:trPr>
          <w:trHeight w:val="397"/>
        </w:trPr>
        <w:tc>
          <w:tcPr>
            <w:tcW w:w="5778" w:type="dxa"/>
            <w:tcBorders>
              <w:top w:val="single" w:sz="4" w:space="0" w:color="000000"/>
              <w:left w:val="single" w:sz="4" w:space="0" w:color="000000"/>
              <w:bottom w:val="single" w:sz="4" w:space="0" w:color="000000"/>
              <w:right w:val="single" w:sz="4" w:space="0" w:color="000000"/>
            </w:tcBorders>
            <w:vAlign w:val="center"/>
            <w:hideMark/>
          </w:tcPr>
          <w:p w:rsidR="0065424A" w:rsidRPr="00856D28" w:rsidRDefault="0065424A" w:rsidP="00A715C5">
            <w:pPr>
              <w:pStyle w:val="ListParagraph"/>
              <w:tabs>
                <w:tab w:val="left" w:pos="284"/>
              </w:tabs>
              <w:ind w:left="0"/>
              <w:jc w:val="center"/>
              <w:rPr>
                <w:rFonts w:ascii="Times New Roman" w:hAnsi="Times New Roman" w:cs="Times New Roman"/>
                <w:sz w:val="24"/>
                <w:szCs w:val="24"/>
              </w:rPr>
            </w:pPr>
            <w:r w:rsidRPr="00856D28">
              <w:rPr>
                <w:rFonts w:ascii="Times New Roman" w:hAnsi="Times New Roman" w:cs="Times New Roman"/>
                <w:sz w:val="24"/>
                <w:szCs w:val="24"/>
              </w:rPr>
              <w:t>Nama Pembimbing</w:t>
            </w:r>
          </w:p>
        </w:tc>
        <w:tc>
          <w:tcPr>
            <w:tcW w:w="1985" w:type="dxa"/>
            <w:tcBorders>
              <w:top w:val="single" w:sz="4" w:space="0" w:color="000000"/>
              <w:left w:val="single" w:sz="4" w:space="0" w:color="000000"/>
              <w:bottom w:val="single" w:sz="4" w:space="0" w:color="000000"/>
              <w:right w:val="single" w:sz="4" w:space="0" w:color="000000"/>
            </w:tcBorders>
            <w:vAlign w:val="center"/>
            <w:hideMark/>
          </w:tcPr>
          <w:p w:rsidR="0065424A" w:rsidRPr="00856D28" w:rsidRDefault="0065424A" w:rsidP="00A715C5">
            <w:pPr>
              <w:pStyle w:val="ListParagraph"/>
              <w:tabs>
                <w:tab w:val="left" w:pos="284"/>
              </w:tabs>
              <w:ind w:left="0"/>
              <w:jc w:val="center"/>
              <w:rPr>
                <w:rFonts w:ascii="Times New Roman" w:hAnsi="Times New Roman" w:cs="Times New Roman"/>
                <w:sz w:val="24"/>
                <w:szCs w:val="24"/>
              </w:rPr>
            </w:pPr>
            <w:r w:rsidRPr="00856D28">
              <w:rPr>
                <w:rFonts w:ascii="Times New Roman" w:hAnsi="Times New Roman" w:cs="Times New Roman"/>
                <w:sz w:val="24"/>
                <w:szCs w:val="24"/>
              </w:rPr>
              <w:t>Paraf</w:t>
            </w:r>
            <w:r w:rsidRPr="00856D28">
              <w:rPr>
                <w:rFonts w:ascii="Times New Roman" w:hAnsi="Times New Roman" w:cs="Times New Roman"/>
                <w:sz w:val="24"/>
                <w:szCs w:val="24"/>
                <w:lang w:val="id-ID"/>
              </w:rPr>
              <w:t xml:space="preserve"> </w:t>
            </w:r>
            <w:r w:rsidRPr="00856D28">
              <w:rPr>
                <w:rFonts w:ascii="Times New Roman" w:hAnsi="Times New Roman" w:cs="Times New Roman"/>
                <w:sz w:val="24"/>
                <w:szCs w:val="24"/>
              </w:rPr>
              <w:t>Kaprodi</w:t>
            </w:r>
          </w:p>
        </w:tc>
      </w:tr>
      <w:tr w:rsidR="0065424A" w:rsidRPr="00856D28" w:rsidTr="00A715C5">
        <w:tc>
          <w:tcPr>
            <w:tcW w:w="5778" w:type="dxa"/>
            <w:tcBorders>
              <w:top w:val="single" w:sz="4" w:space="0" w:color="000000"/>
              <w:left w:val="single" w:sz="4" w:space="0" w:color="000000"/>
              <w:bottom w:val="single" w:sz="4" w:space="0" w:color="000000"/>
              <w:right w:val="single" w:sz="4" w:space="0" w:color="000000"/>
            </w:tcBorders>
            <w:vAlign w:val="center"/>
            <w:hideMark/>
          </w:tcPr>
          <w:p w:rsidR="0065424A" w:rsidRPr="00856D28" w:rsidRDefault="0065424A" w:rsidP="00C56D78">
            <w:pPr>
              <w:pStyle w:val="ListParagraph"/>
              <w:numPr>
                <w:ilvl w:val="0"/>
                <w:numId w:val="2"/>
              </w:numPr>
              <w:tabs>
                <w:tab w:val="left" w:pos="284"/>
              </w:tabs>
              <w:spacing w:before="120" w:after="120" w:line="480" w:lineRule="auto"/>
              <w:ind w:left="284" w:hanging="284"/>
              <w:jc w:val="left"/>
              <w:rPr>
                <w:rFonts w:ascii="Times New Roman" w:hAnsi="Times New Roman" w:cs="Times New Roman"/>
                <w:sz w:val="24"/>
                <w:szCs w:val="24"/>
              </w:rPr>
            </w:pPr>
            <w:r w:rsidRPr="00856D28">
              <w:rPr>
                <w:rFonts w:ascii="Times New Roman" w:hAnsi="Times New Roman" w:cs="Times New Roman"/>
                <w:sz w:val="24"/>
                <w:szCs w:val="24"/>
              </w:rPr>
              <w:t>………………………………………………………</w:t>
            </w:r>
          </w:p>
        </w:tc>
        <w:tc>
          <w:tcPr>
            <w:tcW w:w="1985" w:type="dxa"/>
            <w:tcBorders>
              <w:top w:val="single" w:sz="4" w:space="0" w:color="000000"/>
              <w:left w:val="single" w:sz="4" w:space="0" w:color="000000"/>
              <w:bottom w:val="single" w:sz="4" w:space="0" w:color="000000"/>
              <w:right w:val="single" w:sz="4" w:space="0" w:color="000000"/>
            </w:tcBorders>
            <w:vAlign w:val="center"/>
            <w:hideMark/>
          </w:tcPr>
          <w:p w:rsidR="0065424A" w:rsidRPr="00856D28" w:rsidRDefault="0065424A" w:rsidP="00A715C5">
            <w:pPr>
              <w:tabs>
                <w:tab w:val="left" w:pos="284"/>
              </w:tabs>
              <w:spacing w:before="120" w:after="120" w:line="480" w:lineRule="auto"/>
              <w:ind w:left="0"/>
              <w:jc w:val="center"/>
              <w:rPr>
                <w:rFonts w:ascii="Times New Roman" w:hAnsi="Times New Roman" w:cs="Times New Roman"/>
                <w:sz w:val="24"/>
                <w:szCs w:val="24"/>
              </w:rPr>
            </w:pPr>
            <w:r w:rsidRPr="00856D28">
              <w:rPr>
                <w:rFonts w:ascii="Times New Roman" w:hAnsi="Times New Roman" w:cs="Times New Roman"/>
                <w:sz w:val="24"/>
                <w:szCs w:val="24"/>
              </w:rPr>
              <w:t>………</w:t>
            </w:r>
          </w:p>
        </w:tc>
      </w:tr>
      <w:tr w:rsidR="0065424A" w:rsidRPr="00856D28" w:rsidTr="00A715C5">
        <w:tc>
          <w:tcPr>
            <w:tcW w:w="5778" w:type="dxa"/>
            <w:tcBorders>
              <w:top w:val="single" w:sz="4" w:space="0" w:color="000000"/>
              <w:left w:val="single" w:sz="4" w:space="0" w:color="000000"/>
              <w:bottom w:val="single" w:sz="4" w:space="0" w:color="000000"/>
              <w:right w:val="single" w:sz="4" w:space="0" w:color="000000"/>
            </w:tcBorders>
            <w:vAlign w:val="center"/>
            <w:hideMark/>
          </w:tcPr>
          <w:p w:rsidR="0065424A" w:rsidRPr="00856D28" w:rsidRDefault="0065424A" w:rsidP="00C56D78">
            <w:pPr>
              <w:pStyle w:val="ListParagraph"/>
              <w:numPr>
                <w:ilvl w:val="0"/>
                <w:numId w:val="2"/>
              </w:numPr>
              <w:tabs>
                <w:tab w:val="left" w:pos="284"/>
              </w:tabs>
              <w:spacing w:before="120" w:after="120" w:line="480" w:lineRule="auto"/>
              <w:ind w:left="284" w:hanging="284"/>
              <w:jc w:val="left"/>
              <w:rPr>
                <w:rFonts w:ascii="Times New Roman" w:hAnsi="Times New Roman" w:cs="Times New Roman"/>
                <w:sz w:val="24"/>
                <w:szCs w:val="24"/>
              </w:rPr>
            </w:pPr>
            <w:r w:rsidRPr="00856D28">
              <w:rPr>
                <w:rFonts w:ascii="Times New Roman" w:hAnsi="Times New Roman" w:cs="Times New Roman"/>
                <w:sz w:val="24"/>
                <w:szCs w:val="24"/>
              </w:rPr>
              <w:t>………………………………………………………</w:t>
            </w:r>
          </w:p>
        </w:tc>
        <w:tc>
          <w:tcPr>
            <w:tcW w:w="1985" w:type="dxa"/>
            <w:tcBorders>
              <w:top w:val="single" w:sz="4" w:space="0" w:color="000000"/>
              <w:left w:val="single" w:sz="4" w:space="0" w:color="000000"/>
              <w:bottom w:val="single" w:sz="4" w:space="0" w:color="000000"/>
              <w:right w:val="single" w:sz="4" w:space="0" w:color="000000"/>
            </w:tcBorders>
            <w:vAlign w:val="center"/>
            <w:hideMark/>
          </w:tcPr>
          <w:p w:rsidR="0065424A" w:rsidRPr="00856D28" w:rsidRDefault="0065424A" w:rsidP="00A715C5">
            <w:pPr>
              <w:tabs>
                <w:tab w:val="left" w:pos="284"/>
              </w:tabs>
              <w:spacing w:before="120" w:after="120" w:line="480" w:lineRule="auto"/>
              <w:ind w:left="0"/>
              <w:jc w:val="center"/>
              <w:rPr>
                <w:rFonts w:ascii="Times New Roman" w:hAnsi="Times New Roman" w:cs="Times New Roman"/>
                <w:sz w:val="24"/>
                <w:szCs w:val="24"/>
              </w:rPr>
            </w:pPr>
            <w:r w:rsidRPr="00856D28">
              <w:rPr>
                <w:rFonts w:ascii="Times New Roman" w:hAnsi="Times New Roman" w:cs="Times New Roman"/>
                <w:sz w:val="24"/>
                <w:szCs w:val="24"/>
              </w:rPr>
              <w:t>……….</w:t>
            </w:r>
          </w:p>
        </w:tc>
      </w:tr>
    </w:tbl>
    <w:p w:rsidR="00E64424" w:rsidRPr="00005D70" w:rsidRDefault="00E64424" w:rsidP="00CE3ACE">
      <w:pPr>
        <w:pStyle w:val="ListParagraph"/>
        <w:tabs>
          <w:tab w:val="left" w:pos="284"/>
        </w:tabs>
        <w:spacing w:after="0"/>
        <w:ind w:left="0"/>
        <w:rPr>
          <w:rFonts w:ascii="Times New Roman" w:hAnsi="Times New Roman" w:cs="Times New Roman"/>
          <w:sz w:val="24"/>
          <w:szCs w:val="24"/>
        </w:rPr>
      </w:pPr>
    </w:p>
    <w:sectPr w:rsidR="00E64424" w:rsidRPr="00005D70" w:rsidSect="001E096D">
      <w:footerReference w:type="default" r:id="rId10"/>
      <w:pgSz w:w="11907" w:h="16839" w:code="9"/>
      <w:pgMar w:top="1440" w:right="1800" w:bottom="1440" w:left="1800" w:header="709" w:footer="709" w:gutter="0"/>
      <w:pgNumType w:start="4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3E46" w:rsidRDefault="00733E46" w:rsidP="006A5416">
      <w:pPr>
        <w:spacing w:after="0"/>
      </w:pPr>
      <w:r>
        <w:separator/>
      </w:r>
    </w:p>
  </w:endnote>
  <w:endnote w:type="continuationSeparator" w:id="0">
    <w:p w:rsidR="00733E46" w:rsidRDefault="00733E46" w:rsidP="006A541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15C5" w:rsidRDefault="00A715C5" w:rsidP="00247E4D">
    <w:pPr>
      <w:pStyle w:val="Footer"/>
      <w:ind w:left="0"/>
      <w:jc w:val="right"/>
      <w:rPr>
        <w:rFonts w:ascii="Times New Roman" w:hAnsi="Times New Roman" w:cs="Times New Roman"/>
        <w:i/>
        <w:sz w:val="18"/>
        <w:szCs w:val="18"/>
      </w:rPr>
    </w:pPr>
    <w:r>
      <w:rPr>
        <w:noProof/>
      </w:rPr>
      <mc:AlternateContent>
        <mc:Choice Requires="wps">
          <w:drawing>
            <wp:anchor distT="0" distB="0" distL="114300" distR="114300" simplePos="0" relativeHeight="251659264" behindDoc="0" locked="0" layoutInCell="1" allowOverlap="1" wp14:anchorId="7FF7E266" wp14:editId="63B56D72">
              <wp:simplePos x="0" y="0"/>
              <wp:positionH relativeFrom="column">
                <wp:posOffset>2199640</wp:posOffset>
              </wp:positionH>
              <wp:positionV relativeFrom="paragraph">
                <wp:posOffset>635</wp:posOffset>
              </wp:positionV>
              <wp:extent cx="3063875" cy="0"/>
              <wp:effectExtent l="0" t="0" r="22225" b="19050"/>
              <wp:wrapNone/>
              <wp:docPr id="29" name="Straight Connector 29"/>
              <wp:cNvGraphicFramePr/>
              <a:graphic xmlns:a="http://schemas.openxmlformats.org/drawingml/2006/main">
                <a:graphicData uri="http://schemas.microsoft.com/office/word/2010/wordprocessingShape">
                  <wps:wsp>
                    <wps:cNvCnPr/>
                    <wps:spPr>
                      <a:xfrm>
                        <a:off x="0" y="0"/>
                        <a:ext cx="30632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3.2pt,.05pt" to="414.4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" strokecolor="black [3213]"/>
          </w:pict>
        </mc:Fallback>
      </mc:AlternateContent>
    </w:r>
    <w:r>
      <w:rPr>
        <w:rFonts w:ascii="Times New Roman" w:hAnsi="Times New Roman" w:cs="Times New Roman"/>
        <w:i/>
        <w:sz w:val="18"/>
        <w:szCs w:val="18"/>
      </w:rPr>
      <w:t>Pedoman Teknis Penulisan Tugas Akhir, FEBIS UNIKARTA,2019</w:t>
    </w:r>
  </w:p>
  <w:p w:rsidR="00A715C5" w:rsidRDefault="00A715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3E46" w:rsidRDefault="00733E46" w:rsidP="006A5416">
      <w:pPr>
        <w:spacing w:after="0"/>
      </w:pPr>
      <w:r>
        <w:separator/>
      </w:r>
    </w:p>
  </w:footnote>
  <w:footnote w:type="continuationSeparator" w:id="0">
    <w:p w:rsidR="00733E46" w:rsidRDefault="00733E46" w:rsidP="006A5416">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4"/>
    <w:multiLevelType w:val="hybridMultilevel"/>
    <w:tmpl w:val="F6BAFCE4"/>
    <w:lvl w:ilvl="0" w:tplc="34D2E890">
      <w:start w:val="1"/>
      <w:numFmt w:val="decimal"/>
      <w:lvlText w:val="%1."/>
      <w:lvlJc w:val="left"/>
      <w:pPr>
        <w:ind w:left="1637" w:hanging="360"/>
      </w:pPr>
    </w:lvl>
    <w:lvl w:ilvl="1" w:tplc="04090019">
      <w:start w:val="1"/>
      <w:numFmt w:val="lowerLetter"/>
      <w:lvlText w:val="%2."/>
      <w:lvlJc w:val="left"/>
      <w:pPr>
        <w:ind w:left="2357" w:hanging="360"/>
      </w:pPr>
    </w:lvl>
    <w:lvl w:ilvl="2" w:tplc="0409001B">
      <w:start w:val="1"/>
      <w:numFmt w:val="lowerRoman"/>
      <w:lvlText w:val="%3."/>
      <w:lvlJc w:val="right"/>
      <w:pPr>
        <w:ind w:left="3077" w:hanging="180"/>
      </w:pPr>
    </w:lvl>
    <w:lvl w:ilvl="3" w:tplc="0409000F">
      <w:start w:val="1"/>
      <w:numFmt w:val="decimal"/>
      <w:lvlText w:val="%4."/>
      <w:lvlJc w:val="left"/>
      <w:pPr>
        <w:ind w:left="3797" w:hanging="360"/>
      </w:pPr>
    </w:lvl>
    <w:lvl w:ilvl="4" w:tplc="04090019">
      <w:start w:val="1"/>
      <w:numFmt w:val="lowerLetter"/>
      <w:lvlText w:val="%5."/>
      <w:lvlJc w:val="left"/>
      <w:pPr>
        <w:ind w:left="4517" w:hanging="360"/>
      </w:pPr>
    </w:lvl>
    <w:lvl w:ilvl="5" w:tplc="0409001B">
      <w:start w:val="1"/>
      <w:numFmt w:val="lowerRoman"/>
      <w:lvlText w:val="%6."/>
      <w:lvlJc w:val="right"/>
      <w:pPr>
        <w:ind w:left="5237" w:hanging="180"/>
      </w:pPr>
    </w:lvl>
    <w:lvl w:ilvl="6" w:tplc="0409000F">
      <w:start w:val="1"/>
      <w:numFmt w:val="decimal"/>
      <w:lvlText w:val="%7."/>
      <w:lvlJc w:val="left"/>
      <w:pPr>
        <w:ind w:left="5957" w:hanging="360"/>
      </w:pPr>
    </w:lvl>
    <w:lvl w:ilvl="7" w:tplc="04090019">
      <w:start w:val="1"/>
      <w:numFmt w:val="lowerLetter"/>
      <w:lvlText w:val="%8."/>
      <w:lvlJc w:val="left"/>
      <w:pPr>
        <w:ind w:left="6677" w:hanging="360"/>
      </w:pPr>
    </w:lvl>
    <w:lvl w:ilvl="8" w:tplc="0409001B">
      <w:start w:val="1"/>
      <w:numFmt w:val="lowerRoman"/>
      <w:lvlText w:val="%9."/>
      <w:lvlJc w:val="right"/>
      <w:pPr>
        <w:ind w:left="7397" w:hanging="180"/>
      </w:pPr>
    </w:lvl>
  </w:abstractNum>
  <w:abstractNum w:abstractNumId="1">
    <w:nsid w:val="02B33988"/>
    <w:multiLevelType w:val="hybridMultilevel"/>
    <w:tmpl w:val="F9D02ECC"/>
    <w:lvl w:ilvl="0" w:tplc="F1F04A9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4A31BC3"/>
    <w:multiLevelType w:val="hybridMultilevel"/>
    <w:tmpl w:val="089806BE"/>
    <w:lvl w:ilvl="0" w:tplc="A5ECF022">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067143A4"/>
    <w:multiLevelType w:val="multilevel"/>
    <w:tmpl w:val="46CA393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nsid w:val="0685427C"/>
    <w:multiLevelType w:val="hybridMultilevel"/>
    <w:tmpl w:val="B83C74F6"/>
    <w:lvl w:ilvl="0" w:tplc="0EECFAB2">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E2E22FF"/>
    <w:multiLevelType w:val="hybridMultilevel"/>
    <w:tmpl w:val="0CE297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E1460D"/>
    <w:multiLevelType w:val="multilevel"/>
    <w:tmpl w:val="46FA68E2"/>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24EA604B"/>
    <w:multiLevelType w:val="hybridMultilevel"/>
    <w:tmpl w:val="05F03D30"/>
    <w:lvl w:ilvl="0" w:tplc="1B40DB98">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nsid w:val="3CF72053"/>
    <w:multiLevelType w:val="multilevel"/>
    <w:tmpl w:val="30349DC8"/>
    <w:lvl w:ilvl="0">
      <w:start w:val="1"/>
      <w:numFmt w:val="decimal"/>
      <w:lvlText w:val="%1."/>
      <w:lvlJc w:val="left"/>
      <w:pPr>
        <w:ind w:left="1146" w:hanging="360"/>
      </w:pPr>
    </w:lvl>
    <w:lvl w:ilvl="1">
      <w:start w:val="1"/>
      <w:numFmt w:val="decimal"/>
      <w:isLgl/>
      <w:lvlText w:val="%1.%2."/>
      <w:lvlJc w:val="left"/>
      <w:pPr>
        <w:ind w:left="1506" w:hanging="360"/>
      </w:pPr>
      <w:rPr>
        <w:rFonts w:hint="default"/>
      </w:rPr>
    </w:lvl>
    <w:lvl w:ilvl="2">
      <w:start w:val="1"/>
      <w:numFmt w:val="decimal"/>
      <w:isLgl/>
      <w:lvlText w:val="%1.%2.%3."/>
      <w:lvlJc w:val="left"/>
      <w:pPr>
        <w:ind w:left="2226" w:hanging="720"/>
      </w:pPr>
      <w:rPr>
        <w:rFonts w:hint="default"/>
      </w:rPr>
    </w:lvl>
    <w:lvl w:ilvl="3">
      <w:start w:val="1"/>
      <w:numFmt w:val="decimal"/>
      <w:isLgl/>
      <w:lvlText w:val="%1.%2.%3.%4."/>
      <w:lvlJc w:val="left"/>
      <w:pPr>
        <w:ind w:left="2586" w:hanging="720"/>
      </w:pPr>
      <w:rPr>
        <w:rFonts w:hint="default"/>
      </w:rPr>
    </w:lvl>
    <w:lvl w:ilvl="4">
      <w:start w:val="1"/>
      <w:numFmt w:val="decimal"/>
      <w:isLgl/>
      <w:lvlText w:val="%1.%2.%3.%4.%5."/>
      <w:lvlJc w:val="left"/>
      <w:pPr>
        <w:ind w:left="3306" w:hanging="1080"/>
      </w:pPr>
      <w:rPr>
        <w:rFonts w:hint="default"/>
      </w:rPr>
    </w:lvl>
    <w:lvl w:ilvl="5">
      <w:start w:val="1"/>
      <w:numFmt w:val="decimal"/>
      <w:isLgl/>
      <w:lvlText w:val="%1.%2.%3.%4.%5.%6."/>
      <w:lvlJc w:val="left"/>
      <w:pPr>
        <w:ind w:left="3666" w:hanging="1080"/>
      </w:pPr>
      <w:rPr>
        <w:rFonts w:hint="default"/>
      </w:rPr>
    </w:lvl>
    <w:lvl w:ilvl="6">
      <w:start w:val="1"/>
      <w:numFmt w:val="decimal"/>
      <w:isLgl/>
      <w:lvlText w:val="%1.%2.%3.%4.%5.%6.%7."/>
      <w:lvlJc w:val="left"/>
      <w:pPr>
        <w:ind w:left="4386" w:hanging="1440"/>
      </w:pPr>
      <w:rPr>
        <w:rFonts w:hint="default"/>
      </w:rPr>
    </w:lvl>
    <w:lvl w:ilvl="7">
      <w:start w:val="1"/>
      <w:numFmt w:val="decimal"/>
      <w:isLgl/>
      <w:lvlText w:val="%1.%2.%3.%4.%5.%6.%7.%8."/>
      <w:lvlJc w:val="left"/>
      <w:pPr>
        <w:ind w:left="4746" w:hanging="1440"/>
      </w:pPr>
      <w:rPr>
        <w:rFonts w:hint="default"/>
      </w:rPr>
    </w:lvl>
    <w:lvl w:ilvl="8">
      <w:start w:val="1"/>
      <w:numFmt w:val="decimal"/>
      <w:isLgl/>
      <w:lvlText w:val="%1.%2.%3.%4.%5.%6.%7.%8.%9."/>
      <w:lvlJc w:val="left"/>
      <w:pPr>
        <w:ind w:left="5466" w:hanging="1800"/>
      </w:pPr>
      <w:rPr>
        <w:rFonts w:hint="default"/>
      </w:rPr>
    </w:lvl>
  </w:abstractNum>
  <w:abstractNum w:abstractNumId="9">
    <w:nsid w:val="466607C4"/>
    <w:multiLevelType w:val="multilevel"/>
    <w:tmpl w:val="53E01C8C"/>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0">
    <w:nsid w:val="49C6673C"/>
    <w:multiLevelType w:val="hybridMultilevel"/>
    <w:tmpl w:val="6E1226DA"/>
    <w:lvl w:ilvl="0" w:tplc="C8F4E9CA">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nsid w:val="51E74C0D"/>
    <w:multiLevelType w:val="hybridMultilevel"/>
    <w:tmpl w:val="97AE7042"/>
    <w:lvl w:ilvl="0" w:tplc="93B896FA">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nsid w:val="6C9B4B05"/>
    <w:multiLevelType w:val="hybridMultilevel"/>
    <w:tmpl w:val="3278B1D8"/>
    <w:lvl w:ilvl="0" w:tplc="5C745D86">
      <w:start w:val="1"/>
      <w:numFmt w:val="decimal"/>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nsid w:val="72894A1D"/>
    <w:multiLevelType w:val="hybridMultilevel"/>
    <w:tmpl w:val="1D0E090E"/>
    <w:lvl w:ilvl="0" w:tplc="B62C4204">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nsid w:val="7AF61343"/>
    <w:multiLevelType w:val="hybridMultilevel"/>
    <w:tmpl w:val="35F673E2"/>
    <w:lvl w:ilvl="0" w:tplc="DBFE1DB0">
      <w:start w:val="1"/>
      <w:numFmt w:val="lowerLetter"/>
      <w:lvlText w:val="%1."/>
      <w:lvlJc w:val="left"/>
      <w:pPr>
        <w:ind w:left="2160" w:hanging="360"/>
      </w:pPr>
      <w:rPr>
        <w:rFonts w:ascii="Georgia" w:eastAsia="Georgia" w:hAnsi="Georgia" w:cs="Georgia" w:hint="default"/>
        <w:w w:val="9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8"/>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9"/>
  </w:num>
  <w:num w:numId="5">
    <w:abstractNumId w:val="11"/>
  </w:num>
  <w:num w:numId="6">
    <w:abstractNumId w:val="10"/>
  </w:num>
  <w:num w:numId="7">
    <w:abstractNumId w:val="2"/>
  </w:num>
  <w:num w:numId="8">
    <w:abstractNumId w:val="13"/>
  </w:num>
  <w:num w:numId="9">
    <w:abstractNumId w:val="7"/>
  </w:num>
  <w:num w:numId="10">
    <w:abstractNumId w:val="1"/>
  </w:num>
  <w:num w:numId="11">
    <w:abstractNumId w:val="14"/>
  </w:num>
  <w:num w:numId="12">
    <w:abstractNumId w:val="0"/>
  </w:num>
  <w:num w:numId="13">
    <w:abstractNumId w:val="6"/>
  </w:num>
  <w:num w:numId="14">
    <w:abstractNumId w:val="4"/>
  </w:num>
  <w:num w:numId="15">
    <w:abstractNumId w:val="12"/>
  </w:num>
  <w:num w:numId="1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hideGrammatical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6361"/>
    <w:rsid w:val="00000B3D"/>
    <w:rsid w:val="0000114D"/>
    <w:rsid w:val="00001679"/>
    <w:rsid w:val="000019BC"/>
    <w:rsid w:val="00001E83"/>
    <w:rsid w:val="00001F04"/>
    <w:rsid w:val="000021A6"/>
    <w:rsid w:val="00004176"/>
    <w:rsid w:val="000046E2"/>
    <w:rsid w:val="00004CDE"/>
    <w:rsid w:val="000053B3"/>
    <w:rsid w:val="000055C1"/>
    <w:rsid w:val="00005AF7"/>
    <w:rsid w:val="00005D70"/>
    <w:rsid w:val="00005E09"/>
    <w:rsid w:val="0000667E"/>
    <w:rsid w:val="00006BB4"/>
    <w:rsid w:val="00007096"/>
    <w:rsid w:val="00010275"/>
    <w:rsid w:val="00010747"/>
    <w:rsid w:val="000108BA"/>
    <w:rsid w:val="000116D0"/>
    <w:rsid w:val="0001258E"/>
    <w:rsid w:val="00012B32"/>
    <w:rsid w:val="00012BD6"/>
    <w:rsid w:val="000140A4"/>
    <w:rsid w:val="000140D6"/>
    <w:rsid w:val="00014EF3"/>
    <w:rsid w:val="0001526A"/>
    <w:rsid w:val="0001799F"/>
    <w:rsid w:val="00020132"/>
    <w:rsid w:val="000209AE"/>
    <w:rsid w:val="0002149D"/>
    <w:rsid w:val="00021D82"/>
    <w:rsid w:val="00022279"/>
    <w:rsid w:val="000227DB"/>
    <w:rsid w:val="0002282D"/>
    <w:rsid w:val="00022A12"/>
    <w:rsid w:val="00024371"/>
    <w:rsid w:val="00024476"/>
    <w:rsid w:val="00025F79"/>
    <w:rsid w:val="00027B3D"/>
    <w:rsid w:val="00027EFF"/>
    <w:rsid w:val="00031059"/>
    <w:rsid w:val="00031916"/>
    <w:rsid w:val="000326C1"/>
    <w:rsid w:val="000329F8"/>
    <w:rsid w:val="00032C05"/>
    <w:rsid w:val="00032C5A"/>
    <w:rsid w:val="00033051"/>
    <w:rsid w:val="0003362B"/>
    <w:rsid w:val="000349AD"/>
    <w:rsid w:val="0003515B"/>
    <w:rsid w:val="0003528B"/>
    <w:rsid w:val="00036919"/>
    <w:rsid w:val="00036C67"/>
    <w:rsid w:val="00036D51"/>
    <w:rsid w:val="000372E5"/>
    <w:rsid w:val="000375BC"/>
    <w:rsid w:val="0003797E"/>
    <w:rsid w:val="00037A3A"/>
    <w:rsid w:val="00037C3A"/>
    <w:rsid w:val="0004026B"/>
    <w:rsid w:val="000406A2"/>
    <w:rsid w:val="00040FFC"/>
    <w:rsid w:val="00041B94"/>
    <w:rsid w:val="00041F29"/>
    <w:rsid w:val="000422B3"/>
    <w:rsid w:val="0004354F"/>
    <w:rsid w:val="000436B9"/>
    <w:rsid w:val="00043ED1"/>
    <w:rsid w:val="00044688"/>
    <w:rsid w:val="000448FF"/>
    <w:rsid w:val="00044D82"/>
    <w:rsid w:val="0004508D"/>
    <w:rsid w:val="00045499"/>
    <w:rsid w:val="0004555C"/>
    <w:rsid w:val="00045A00"/>
    <w:rsid w:val="00045D5B"/>
    <w:rsid w:val="00046535"/>
    <w:rsid w:val="0004764C"/>
    <w:rsid w:val="0005011E"/>
    <w:rsid w:val="00050B1D"/>
    <w:rsid w:val="00050EB3"/>
    <w:rsid w:val="000515E4"/>
    <w:rsid w:val="00051C9C"/>
    <w:rsid w:val="00051E48"/>
    <w:rsid w:val="000520AE"/>
    <w:rsid w:val="000534B3"/>
    <w:rsid w:val="000535F3"/>
    <w:rsid w:val="00053EAA"/>
    <w:rsid w:val="000546F2"/>
    <w:rsid w:val="00054B5C"/>
    <w:rsid w:val="00055366"/>
    <w:rsid w:val="00055618"/>
    <w:rsid w:val="00056019"/>
    <w:rsid w:val="000563D0"/>
    <w:rsid w:val="0006030C"/>
    <w:rsid w:val="00060D4F"/>
    <w:rsid w:val="00062454"/>
    <w:rsid w:val="00062881"/>
    <w:rsid w:val="000631A4"/>
    <w:rsid w:val="00063B2C"/>
    <w:rsid w:val="0006436E"/>
    <w:rsid w:val="00064BBD"/>
    <w:rsid w:val="0006673B"/>
    <w:rsid w:val="00066A2B"/>
    <w:rsid w:val="00070019"/>
    <w:rsid w:val="00070E96"/>
    <w:rsid w:val="00071046"/>
    <w:rsid w:val="0007129B"/>
    <w:rsid w:val="000718A4"/>
    <w:rsid w:val="00072EA6"/>
    <w:rsid w:val="00073447"/>
    <w:rsid w:val="0007374C"/>
    <w:rsid w:val="000738D4"/>
    <w:rsid w:val="0007438D"/>
    <w:rsid w:val="00074414"/>
    <w:rsid w:val="00075B84"/>
    <w:rsid w:val="00077048"/>
    <w:rsid w:val="000777EF"/>
    <w:rsid w:val="000800DF"/>
    <w:rsid w:val="0008033C"/>
    <w:rsid w:val="00080DC5"/>
    <w:rsid w:val="00080E2F"/>
    <w:rsid w:val="000812A7"/>
    <w:rsid w:val="000812D8"/>
    <w:rsid w:val="00081558"/>
    <w:rsid w:val="00081BE6"/>
    <w:rsid w:val="00081D29"/>
    <w:rsid w:val="00082D8B"/>
    <w:rsid w:val="00083174"/>
    <w:rsid w:val="0008467A"/>
    <w:rsid w:val="00085258"/>
    <w:rsid w:val="00085C71"/>
    <w:rsid w:val="00085E6B"/>
    <w:rsid w:val="00085FFC"/>
    <w:rsid w:val="000865CB"/>
    <w:rsid w:val="00086F54"/>
    <w:rsid w:val="00090A55"/>
    <w:rsid w:val="00090AEC"/>
    <w:rsid w:val="000915E5"/>
    <w:rsid w:val="0009173F"/>
    <w:rsid w:val="00091ED4"/>
    <w:rsid w:val="00093FB1"/>
    <w:rsid w:val="000940F2"/>
    <w:rsid w:val="00094ABC"/>
    <w:rsid w:val="000954B2"/>
    <w:rsid w:val="00095FF7"/>
    <w:rsid w:val="000969ED"/>
    <w:rsid w:val="000971B2"/>
    <w:rsid w:val="0009764D"/>
    <w:rsid w:val="00097D89"/>
    <w:rsid w:val="000A0000"/>
    <w:rsid w:val="000A02B8"/>
    <w:rsid w:val="000A08B6"/>
    <w:rsid w:val="000A3388"/>
    <w:rsid w:val="000A3719"/>
    <w:rsid w:val="000A3B43"/>
    <w:rsid w:val="000A4007"/>
    <w:rsid w:val="000A4DE8"/>
    <w:rsid w:val="000A5222"/>
    <w:rsid w:val="000A5B43"/>
    <w:rsid w:val="000A5E9E"/>
    <w:rsid w:val="000A6C65"/>
    <w:rsid w:val="000A6C99"/>
    <w:rsid w:val="000A7BA3"/>
    <w:rsid w:val="000A7DDA"/>
    <w:rsid w:val="000A7F62"/>
    <w:rsid w:val="000B1275"/>
    <w:rsid w:val="000B2587"/>
    <w:rsid w:val="000B268D"/>
    <w:rsid w:val="000B2728"/>
    <w:rsid w:val="000B2CF7"/>
    <w:rsid w:val="000B30D9"/>
    <w:rsid w:val="000B3C70"/>
    <w:rsid w:val="000B5405"/>
    <w:rsid w:val="000B5462"/>
    <w:rsid w:val="000B569E"/>
    <w:rsid w:val="000B659E"/>
    <w:rsid w:val="000B675F"/>
    <w:rsid w:val="000B677B"/>
    <w:rsid w:val="000B6963"/>
    <w:rsid w:val="000B6B40"/>
    <w:rsid w:val="000B6ED2"/>
    <w:rsid w:val="000B7183"/>
    <w:rsid w:val="000C0003"/>
    <w:rsid w:val="000C0870"/>
    <w:rsid w:val="000C0A7B"/>
    <w:rsid w:val="000C0E69"/>
    <w:rsid w:val="000C0E8B"/>
    <w:rsid w:val="000C1BA7"/>
    <w:rsid w:val="000C21D3"/>
    <w:rsid w:val="000C22AC"/>
    <w:rsid w:val="000C2337"/>
    <w:rsid w:val="000C2564"/>
    <w:rsid w:val="000C2CDF"/>
    <w:rsid w:val="000C2F62"/>
    <w:rsid w:val="000C2FAC"/>
    <w:rsid w:val="000C3304"/>
    <w:rsid w:val="000C4276"/>
    <w:rsid w:val="000C5043"/>
    <w:rsid w:val="000C591C"/>
    <w:rsid w:val="000C5CB3"/>
    <w:rsid w:val="000C667D"/>
    <w:rsid w:val="000C6E5B"/>
    <w:rsid w:val="000C77AD"/>
    <w:rsid w:val="000C7EB6"/>
    <w:rsid w:val="000D0EC9"/>
    <w:rsid w:val="000D15AF"/>
    <w:rsid w:val="000D205A"/>
    <w:rsid w:val="000D24D7"/>
    <w:rsid w:val="000D2801"/>
    <w:rsid w:val="000D3C1B"/>
    <w:rsid w:val="000D4256"/>
    <w:rsid w:val="000D4271"/>
    <w:rsid w:val="000D5BC5"/>
    <w:rsid w:val="000D62AF"/>
    <w:rsid w:val="000D680A"/>
    <w:rsid w:val="000D683C"/>
    <w:rsid w:val="000D6D8F"/>
    <w:rsid w:val="000D6E5A"/>
    <w:rsid w:val="000D7209"/>
    <w:rsid w:val="000D7582"/>
    <w:rsid w:val="000D771A"/>
    <w:rsid w:val="000E0035"/>
    <w:rsid w:val="000E0CAD"/>
    <w:rsid w:val="000E0EB9"/>
    <w:rsid w:val="000E1D9B"/>
    <w:rsid w:val="000E22FA"/>
    <w:rsid w:val="000E2566"/>
    <w:rsid w:val="000E2DBC"/>
    <w:rsid w:val="000E2F05"/>
    <w:rsid w:val="000E2F29"/>
    <w:rsid w:val="000E3F35"/>
    <w:rsid w:val="000E4B2E"/>
    <w:rsid w:val="000E4D2F"/>
    <w:rsid w:val="000E4E05"/>
    <w:rsid w:val="000E55DB"/>
    <w:rsid w:val="000E58C5"/>
    <w:rsid w:val="000E7FCE"/>
    <w:rsid w:val="000F15EB"/>
    <w:rsid w:val="000F1709"/>
    <w:rsid w:val="000F1AF9"/>
    <w:rsid w:val="000F2205"/>
    <w:rsid w:val="000F2898"/>
    <w:rsid w:val="000F2C4C"/>
    <w:rsid w:val="000F366B"/>
    <w:rsid w:val="000F3DF4"/>
    <w:rsid w:val="000F4491"/>
    <w:rsid w:val="000F45B5"/>
    <w:rsid w:val="000F561D"/>
    <w:rsid w:val="000F57DA"/>
    <w:rsid w:val="000F5B7E"/>
    <w:rsid w:val="000F60E5"/>
    <w:rsid w:val="000F71AF"/>
    <w:rsid w:val="000F7976"/>
    <w:rsid w:val="001004E4"/>
    <w:rsid w:val="001006CC"/>
    <w:rsid w:val="00100B12"/>
    <w:rsid w:val="00101CDC"/>
    <w:rsid w:val="00102541"/>
    <w:rsid w:val="00102CB0"/>
    <w:rsid w:val="00102CD0"/>
    <w:rsid w:val="0010381B"/>
    <w:rsid w:val="0010415B"/>
    <w:rsid w:val="001041EE"/>
    <w:rsid w:val="001047F0"/>
    <w:rsid w:val="00104EAB"/>
    <w:rsid w:val="001054A8"/>
    <w:rsid w:val="00105529"/>
    <w:rsid w:val="00107554"/>
    <w:rsid w:val="00107603"/>
    <w:rsid w:val="00111DAB"/>
    <w:rsid w:val="00114899"/>
    <w:rsid w:val="00114D22"/>
    <w:rsid w:val="001155CA"/>
    <w:rsid w:val="001157DF"/>
    <w:rsid w:val="00115887"/>
    <w:rsid w:val="00115E4D"/>
    <w:rsid w:val="00117177"/>
    <w:rsid w:val="00117819"/>
    <w:rsid w:val="00117C58"/>
    <w:rsid w:val="001208E4"/>
    <w:rsid w:val="00120AC1"/>
    <w:rsid w:val="001216D1"/>
    <w:rsid w:val="001217BA"/>
    <w:rsid w:val="00121912"/>
    <w:rsid w:val="00122796"/>
    <w:rsid w:val="00122EA0"/>
    <w:rsid w:val="00123234"/>
    <w:rsid w:val="00123601"/>
    <w:rsid w:val="00123668"/>
    <w:rsid w:val="00123C08"/>
    <w:rsid w:val="00126196"/>
    <w:rsid w:val="0012719B"/>
    <w:rsid w:val="00130AE8"/>
    <w:rsid w:val="00130E38"/>
    <w:rsid w:val="00131950"/>
    <w:rsid w:val="00131BA5"/>
    <w:rsid w:val="00131DA6"/>
    <w:rsid w:val="00132625"/>
    <w:rsid w:val="00133831"/>
    <w:rsid w:val="0013438B"/>
    <w:rsid w:val="001346F2"/>
    <w:rsid w:val="00134720"/>
    <w:rsid w:val="0013562B"/>
    <w:rsid w:val="00135E85"/>
    <w:rsid w:val="00136CBE"/>
    <w:rsid w:val="00137017"/>
    <w:rsid w:val="001374AD"/>
    <w:rsid w:val="00137ED4"/>
    <w:rsid w:val="00137F70"/>
    <w:rsid w:val="00140F86"/>
    <w:rsid w:val="00141551"/>
    <w:rsid w:val="00141564"/>
    <w:rsid w:val="001419CD"/>
    <w:rsid w:val="00141C90"/>
    <w:rsid w:val="0014209E"/>
    <w:rsid w:val="0014290F"/>
    <w:rsid w:val="00142B63"/>
    <w:rsid w:val="00142D5E"/>
    <w:rsid w:val="00142F5E"/>
    <w:rsid w:val="001430F5"/>
    <w:rsid w:val="0014323B"/>
    <w:rsid w:val="00143399"/>
    <w:rsid w:val="001437B7"/>
    <w:rsid w:val="00143B1F"/>
    <w:rsid w:val="00143B31"/>
    <w:rsid w:val="00143BC7"/>
    <w:rsid w:val="0014502D"/>
    <w:rsid w:val="0014589F"/>
    <w:rsid w:val="00145B1C"/>
    <w:rsid w:val="001462B3"/>
    <w:rsid w:val="001468FD"/>
    <w:rsid w:val="0014756D"/>
    <w:rsid w:val="00147AA3"/>
    <w:rsid w:val="00147BEC"/>
    <w:rsid w:val="00147E15"/>
    <w:rsid w:val="00150A66"/>
    <w:rsid w:val="00151164"/>
    <w:rsid w:val="0015209B"/>
    <w:rsid w:val="00152879"/>
    <w:rsid w:val="0015372A"/>
    <w:rsid w:val="00153CC3"/>
    <w:rsid w:val="00154136"/>
    <w:rsid w:val="00154290"/>
    <w:rsid w:val="00154361"/>
    <w:rsid w:val="001549A1"/>
    <w:rsid w:val="00154A2B"/>
    <w:rsid w:val="00154F60"/>
    <w:rsid w:val="0015530F"/>
    <w:rsid w:val="00156B1E"/>
    <w:rsid w:val="00156B80"/>
    <w:rsid w:val="00156D57"/>
    <w:rsid w:val="0015758D"/>
    <w:rsid w:val="0016187E"/>
    <w:rsid w:val="001620EA"/>
    <w:rsid w:val="00162360"/>
    <w:rsid w:val="0016253F"/>
    <w:rsid w:val="00163A1B"/>
    <w:rsid w:val="001640CE"/>
    <w:rsid w:val="00164481"/>
    <w:rsid w:val="0016696F"/>
    <w:rsid w:val="001669C5"/>
    <w:rsid w:val="001670BC"/>
    <w:rsid w:val="00167905"/>
    <w:rsid w:val="00167BAD"/>
    <w:rsid w:val="0017042C"/>
    <w:rsid w:val="00170944"/>
    <w:rsid w:val="00172648"/>
    <w:rsid w:val="001727ED"/>
    <w:rsid w:val="0017295B"/>
    <w:rsid w:val="00172D05"/>
    <w:rsid w:val="00172F15"/>
    <w:rsid w:val="0017357F"/>
    <w:rsid w:val="001736CD"/>
    <w:rsid w:val="00173780"/>
    <w:rsid w:val="00173C73"/>
    <w:rsid w:val="001742BD"/>
    <w:rsid w:val="001755D5"/>
    <w:rsid w:val="00175E82"/>
    <w:rsid w:val="00176737"/>
    <w:rsid w:val="00176920"/>
    <w:rsid w:val="00176A82"/>
    <w:rsid w:val="00176B6A"/>
    <w:rsid w:val="00176F9F"/>
    <w:rsid w:val="00177769"/>
    <w:rsid w:val="00177EBC"/>
    <w:rsid w:val="0018022B"/>
    <w:rsid w:val="001802C7"/>
    <w:rsid w:val="0018051F"/>
    <w:rsid w:val="001815EA"/>
    <w:rsid w:val="00181EBE"/>
    <w:rsid w:val="00182BEB"/>
    <w:rsid w:val="00182CBA"/>
    <w:rsid w:val="00182E40"/>
    <w:rsid w:val="001833AE"/>
    <w:rsid w:val="00184933"/>
    <w:rsid w:val="00185111"/>
    <w:rsid w:val="001909DA"/>
    <w:rsid w:val="00190B20"/>
    <w:rsid w:val="00190DBC"/>
    <w:rsid w:val="001913E0"/>
    <w:rsid w:val="00191604"/>
    <w:rsid w:val="0019422E"/>
    <w:rsid w:val="001948F1"/>
    <w:rsid w:val="00194B3C"/>
    <w:rsid w:val="00194EFF"/>
    <w:rsid w:val="001956DF"/>
    <w:rsid w:val="001968CD"/>
    <w:rsid w:val="001A073E"/>
    <w:rsid w:val="001A08F3"/>
    <w:rsid w:val="001A1872"/>
    <w:rsid w:val="001A18E2"/>
    <w:rsid w:val="001A28A6"/>
    <w:rsid w:val="001A318E"/>
    <w:rsid w:val="001A3197"/>
    <w:rsid w:val="001A3247"/>
    <w:rsid w:val="001A38A5"/>
    <w:rsid w:val="001A5A24"/>
    <w:rsid w:val="001A6F9E"/>
    <w:rsid w:val="001A7C67"/>
    <w:rsid w:val="001B0B88"/>
    <w:rsid w:val="001B13FF"/>
    <w:rsid w:val="001B142E"/>
    <w:rsid w:val="001B1D17"/>
    <w:rsid w:val="001B23E4"/>
    <w:rsid w:val="001B270A"/>
    <w:rsid w:val="001B27EE"/>
    <w:rsid w:val="001B28A7"/>
    <w:rsid w:val="001B2FD9"/>
    <w:rsid w:val="001B32A6"/>
    <w:rsid w:val="001B3850"/>
    <w:rsid w:val="001B3B2B"/>
    <w:rsid w:val="001B4AB2"/>
    <w:rsid w:val="001B4F73"/>
    <w:rsid w:val="001B51DD"/>
    <w:rsid w:val="001B651D"/>
    <w:rsid w:val="001B6D6A"/>
    <w:rsid w:val="001B7D8A"/>
    <w:rsid w:val="001C0AA5"/>
    <w:rsid w:val="001C0F23"/>
    <w:rsid w:val="001C1AFE"/>
    <w:rsid w:val="001C2086"/>
    <w:rsid w:val="001C255A"/>
    <w:rsid w:val="001C2798"/>
    <w:rsid w:val="001C2DFD"/>
    <w:rsid w:val="001C2EDF"/>
    <w:rsid w:val="001C3783"/>
    <w:rsid w:val="001C3E86"/>
    <w:rsid w:val="001C3F18"/>
    <w:rsid w:val="001C407B"/>
    <w:rsid w:val="001C5915"/>
    <w:rsid w:val="001C5D38"/>
    <w:rsid w:val="001C6243"/>
    <w:rsid w:val="001C6683"/>
    <w:rsid w:val="001C66AC"/>
    <w:rsid w:val="001C6D43"/>
    <w:rsid w:val="001C7715"/>
    <w:rsid w:val="001C7734"/>
    <w:rsid w:val="001C7BC9"/>
    <w:rsid w:val="001D0539"/>
    <w:rsid w:val="001D137C"/>
    <w:rsid w:val="001D15D4"/>
    <w:rsid w:val="001D1B63"/>
    <w:rsid w:val="001D1D95"/>
    <w:rsid w:val="001D2022"/>
    <w:rsid w:val="001D2978"/>
    <w:rsid w:val="001D47FD"/>
    <w:rsid w:val="001D4FD6"/>
    <w:rsid w:val="001D5364"/>
    <w:rsid w:val="001D564A"/>
    <w:rsid w:val="001D69F0"/>
    <w:rsid w:val="001D75A9"/>
    <w:rsid w:val="001E0070"/>
    <w:rsid w:val="001E08AB"/>
    <w:rsid w:val="001E08C8"/>
    <w:rsid w:val="001E096D"/>
    <w:rsid w:val="001E10D2"/>
    <w:rsid w:val="001E217F"/>
    <w:rsid w:val="001E26C4"/>
    <w:rsid w:val="001E2D66"/>
    <w:rsid w:val="001E301A"/>
    <w:rsid w:val="001E402E"/>
    <w:rsid w:val="001E48A1"/>
    <w:rsid w:val="001E7D29"/>
    <w:rsid w:val="001F1F5E"/>
    <w:rsid w:val="001F2693"/>
    <w:rsid w:val="001F2A26"/>
    <w:rsid w:val="001F2A28"/>
    <w:rsid w:val="001F2AF8"/>
    <w:rsid w:val="001F2B56"/>
    <w:rsid w:val="001F2D27"/>
    <w:rsid w:val="001F2DE7"/>
    <w:rsid w:val="001F3330"/>
    <w:rsid w:val="001F34F1"/>
    <w:rsid w:val="001F473A"/>
    <w:rsid w:val="001F4999"/>
    <w:rsid w:val="001F506F"/>
    <w:rsid w:val="001F54A9"/>
    <w:rsid w:val="001F608E"/>
    <w:rsid w:val="001F6158"/>
    <w:rsid w:val="001F6445"/>
    <w:rsid w:val="001F6787"/>
    <w:rsid w:val="001F6FD0"/>
    <w:rsid w:val="001F7181"/>
    <w:rsid w:val="001F759A"/>
    <w:rsid w:val="00200A48"/>
    <w:rsid w:val="00200B62"/>
    <w:rsid w:val="0020177E"/>
    <w:rsid w:val="00201F0C"/>
    <w:rsid w:val="002029B1"/>
    <w:rsid w:val="00202B5B"/>
    <w:rsid w:val="00203223"/>
    <w:rsid w:val="00203490"/>
    <w:rsid w:val="00203A1B"/>
    <w:rsid w:val="00204843"/>
    <w:rsid w:val="002049CD"/>
    <w:rsid w:val="00204D9C"/>
    <w:rsid w:val="002052AD"/>
    <w:rsid w:val="0020668B"/>
    <w:rsid w:val="00207692"/>
    <w:rsid w:val="0021040A"/>
    <w:rsid w:val="0021081F"/>
    <w:rsid w:val="00210F2B"/>
    <w:rsid w:val="0021163A"/>
    <w:rsid w:val="00211A16"/>
    <w:rsid w:val="00212226"/>
    <w:rsid w:val="0021377A"/>
    <w:rsid w:val="00213F2E"/>
    <w:rsid w:val="00214CFB"/>
    <w:rsid w:val="00215694"/>
    <w:rsid w:val="00215AB8"/>
    <w:rsid w:val="002169A5"/>
    <w:rsid w:val="00217810"/>
    <w:rsid w:val="00217DD4"/>
    <w:rsid w:val="00217FAE"/>
    <w:rsid w:val="002211DF"/>
    <w:rsid w:val="00221FF2"/>
    <w:rsid w:val="002233B3"/>
    <w:rsid w:val="00223628"/>
    <w:rsid w:val="00223C9A"/>
    <w:rsid w:val="00224143"/>
    <w:rsid w:val="0022421F"/>
    <w:rsid w:val="002248B1"/>
    <w:rsid w:val="0022498C"/>
    <w:rsid w:val="00225A9F"/>
    <w:rsid w:val="00225D22"/>
    <w:rsid w:val="00225E5E"/>
    <w:rsid w:val="00227083"/>
    <w:rsid w:val="0022752A"/>
    <w:rsid w:val="00227799"/>
    <w:rsid w:val="00227808"/>
    <w:rsid w:val="00227974"/>
    <w:rsid w:val="00227B28"/>
    <w:rsid w:val="002301D6"/>
    <w:rsid w:val="00230A98"/>
    <w:rsid w:val="002316DB"/>
    <w:rsid w:val="00231C52"/>
    <w:rsid w:val="0023245E"/>
    <w:rsid w:val="002327C1"/>
    <w:rsid w:val="00232932"/>
    <w:rsid w:val="00234D9D"/>
    <w:rsid w:val="00235290"/>
    <w:rsid w:val="0023557E"/>
    <w:rsid w:val="002359A0"/>
    <w:rsid w:val="00235AEE"/>
    <w:rsid w:val="00236402"/>
    <w:rsid w:val="00236764"/>
    <w:rsid w:val="0023756C"/>
    <w:rsid w:val="00237DC6"/>
    <w:rsid w:val="002400B7"/>
    <w:rsid w:val="00240428"/>
    <w:rsid w:val="00240EFD"/>
    <w:rsid w:val="00240F26"/>
    <w:rsid w:val="00240F4D"/>
    <w:rsid w:val="002410D0"/>
    <w:rsid w:val="00242948"/>
    <w:rsid w:val="00242C35"/>
    <w:rsid w:val="002431DD"/>
    <w:rsid w:val="002433A0"/>
    <w:rsid w:val="0024425A"/>
    <w:rsid w:val="002444DC"/>
    <w:rsid w:val="002451FA"/>
    <w:rsid w:val="0024687D"/>
    <w:rsid w:val="00246A08"/>
    <w:rsid w:val="00246A30"/>
    <w:rsid w:val="002473F9"/>
    <w:rsid w:val="00247A9A"/>
    <w:rsid w:val="00247E4D"/>
    <w:rsid w:val="002514CF"/>
    <w:rsid w:val="00251BB1"/>
    <w:rsid w:val="00252853"/>
    <w:rsid w:val="00252E91"/>
    <w:rsid w:val="00252ECE"/>
    <w:rsid w:val="002537AA"/>
    <w:rsid w:val="0025383A"/>
    <w:rsid w:val="00253D49"/>
    <w:rsid w:val="00254936"/>
    <w:rsid w:val="00254A98"/>
    <w:rsid w:val="002559C7"/>
    <w:rsid w:val="0025660B"/>
    <w:rsid w:val="00256ECC"/>
    <w:rsid w:val="00257728"/>
    <w:rsid w:val="002600BD"/>
    <w:rsid w:val="0026056B"/>
    <w:rsid w:val="002605F3"/>
    <w:rsid w:val="00260E96"/>
    <w:rsid w:val="00261BD4"/>
    <w:rsid w:val="00262608"/>
    <w:rsid w:val="00262D10"/>
    <w:rsid w:val="00263192"/>
    <w:rsid w:val="00263665"/>
    <w:rsid w:val="002667C1"/>
    <w:rsid w:val="00270247"/>
    <w:rsid w:val="002704B9"/>
    <w:rsid w:val="00270658"/>
    <w:rsid w:val="0027080E"/>
    <w:rsid w:val="00270853"/>
    <w:rsid w:val="002709B3"/>
    <w:rsid w:val="00270B45"/>
    <w:rsid w:val="002719A3"/>
    <w:rsid w:val="00271E57"/>
    <w:rsid w:val="00272017"/>
    <w:rsid w:val="002729DF"/>
    <w:rsid w:val="00272B47"/>
    <w:rsid w:val="002734A2"/>
    <w:rsid w:val="00273CE8"/>
    <w:rsid w:val="00274005"/>
    <w:rsid w:val="00274D88"/>
    <w:rsid w:val="002756E6"/>
    <w:rsid w:val="00275FC9"/>
    <w:rsid w:val="00276884"/>
    <w:rsid w:val="002776C7"/>
    <w:rsid w:val="00277D7F"/>
    <w:rsid w:val="0028040A"/>
    <w:rsid w:val="002814BA"/>
    <w:rsid w:val="00281940"/>
    <w:rsid w:val="002820F4"/>
    <w:rsid w:val="00282142"/>
    <w:rsid w:val="0028314C"/>
    <w:rsid w:val="00284037"/>
    <w:rsid w:val="00284AD5"/>
    <w:rsid w:val="00284C6F"/>
    <w:rsid w:val="00284DD0"/>
    <w:rsid w:val="00286199"/>
    <w:rsid w:val="00286926"/>
    <w:rsid w:val="00286B03"/>
    <w:rsid w:val="00286FF7"/>
    <w:rsid w:val="0028725D"/>
    <w:rsid w:val="002877DE"/>
    <w:rsid w:val="00287F49"/>
    <w:rsid w:val="00290353"/>
    <w:rsid w:val="00290562"/>
    <w:rsid w:val="00290A60"/>
    <w:rsid w:val="00292045"/>
    <w:rsid w:val="00292795"/>
    <w:rsid w:val="0029317E"/>
    <w:rsid w:val="0029334B"/>
    <w:rsid w:val="00293B10"/>
    <w:rsid w:val="00293BBE"/>
    <w:rsid w:val="00294698"/>
    <w:rsid w:val="00294FF8"/>
    <w:rsid w:val="00295156"/>
    <w:rsid w:val="00295378"/>
    <w:rsid w:val="00295487"/>
    <w:rsid w:val="0029578D"/>
    <w:rsid w:val="0029727E"/>
    <w:rsid w:val="002A1507"/>
    <w:rsid w:val="002A1D4F"/>
    <w:rsid w:val="002A276D"/>
    <w:rsid w:val="002A2941"/>
    <w:rsid w:val="002A3235"/>
    <w:rsid w:val="002A38FE"/>
    <w:rsid w:val="002A4151"/>
    <w:rsid w:val="002A517F"/>
    <w:rsid w:val="002A564B"/>
    <w:rsid w:val="002A6928"/>
    <w:rsid w:val="002A6D38"/>
    <w:rsid w:val="002A75C3"/>
    <w:rsid w:val="002A78D6"/>
    <w:rsid w:val="002B0179"/>
    <w:rsid w:val="002B03A4"/>
    <w:rsid w:val="002B1799"/>
    <w:rsid w:val="002B1A40"/>
    <w:rsid w:val="002B1B77"/>
    <w:rsid w:val="002B2A74"/>
    <w:rsid w:val="002B2E39"/>
    <w:rsid w:val="002B3920"/>
    <w:rsid w:val="002B3D4E"/>
    <w:rsid w:val="002B43C1"/>
    <w:rsid w:val="002B46F6"/>
    <w:rsid w:val="002B669A"/>
    <w:rsid w:val="002B6BC7"/>
    <w:rsid w:val="002B7035"/>
    <w:rsid w:val="002B7AF4"/>
    <w:rsid w:val="002C12D5"/>
    <w:rsid w:val="002C1356"/>
    <w:rsid w:val="002C1598"/>
    <w:rsid w:val="002C2909"/>
    <w:rsid w:val="002C2B1F"/>
    <w:rsid w:val="002C2CAA"/>
    <w:rsid w:val="002C2E9F"/>
    <w:rsid w:val="002C327D"/>
    <w:rsid w:val="002C4660"/>
    <w:rsid w:val="002C4668"/>
    <w:rsid w:val="002C4A32"/>
    <w:rsid w:val="002C4D9D"/>
    <w:rsid w:val="002C4F34"/>
    <w:rsid w:val="002C4FCD"/>
    <w:rsid w:val="002C549A"/>
    <w:rsid w:val="002C5A6C"/>
    <w:rsid w:val="002C6074"/>
    <w:rsid w:val="002C61F6"/>
    <w:rsid w:val="002C72AD"/>
    <w:rsid w:val="002C7B01"/>
    <w:rsid w:val="002D0FB0"/>
    <w:rsid w:val="002D12C9"/>
    <w:rsid w:val="002D21CD"/>
    <w:rsid w:val="002D2453"/>
    <w:rsid w:val="002D2D50"/>
    <w:rsid w:val="002D3335"/>
    <w:rsid w:val="002D35E0"/>
    <w:rsid w:val="002D51F3"/>
    <w:rsid w:val="002D56FA"/>
    <w:rsid w:val="002D5F96"/>
    <w:rsid w:val="002D62DE"/>
    <w:rsid w:val="002D6CA6"/>
    <w:rsid w:val="002D6F3C"/>
    <w:rsid w:val="002E0767"/>
    <w:rsid w:val="002E087A"/>
    <w:rsid w:val="002E1766"/>
    <w:rsid w:val="002E1E83"/>
    <w:rsid w:val="002E2076"/>
    <w:rsid w:val="002E2225"/>
    <w:rsid w:val="002E24A4"/>
    <w:rsid w:val="002E2EAA"/>
    <w:rsid w:val="002E2FA4"/>
    <w:rsid w:val="002E3F72"/>
    <w:rsid w:val="002E40DA"/>
    <w:rsid w:val="002E4747"/>
    <w:rsid w:val="002E4B46"/>
    <w:rsid w:val="002E5902"/>
    <w:rsid w:val="002E5D12"/>
    <w:rsid w:val="002E6867"/>
    <w:rsid w:val="002E68F4"/>
    <w:rsid w:val="002E6E21"/>
    <w:rsid w:val="002F0BA2"/>
    <w:rsid w:val="002F1AC5"/>
    <w:rsid w:val="002F23C6"/>
    <w:rsid w:val="002F29DC"/>
    <w:rsid w:val="002F4857"/>
    <w:rsid w:val="002F4A42"/>
    <w:rsid w:val="002F4DED"/>
    <w:rsid w:val="002F5332"/>
    <w:rsid w:val="002F57E3"/>
    <w:rsid w:val="002F7E4D"/>
    <w:rsid w:val="003001C1"/>
    <w:rsid w:val="00300FA8"/>
    <w:rsid w:val="003012C0"/>
    <w:rsid w:val="00301D50"/>
    <w:rsid w:val="00301F36"/>
    <w:rsid w:val="00301F9C"/>
    <w:rsid w:val="00302446"/>
    <w:rsid w:val="00302477"/>
    <w:rsid w:val="0030261F"/>
    <w:rsid w:val="003026D7"/>
    <w:rsid w:val="00303253"/>
    <w:rsid w:val="0030333D"/>
    <w:rsid w:val="00303A85"/>
    <w:rsid w:val="00303B33"/>
    <w:rsid w:val="0030407E"/>
    <w:rsid w:val="00304651"/>
    <w:rsid w:val="00305E1C"/>
    <w:rsid w:val="003069E4"/>
    <w:rsid w:val="003071C0"/>
    <w:rsid w:val="003071ED"/>
    <w:rsid w:val="00307573"/>
    <w:rsid w:val="00307BB7"/>
    <w:rsid w:val="00307F1A"/>
    <w:rsid w:val="00311576"/>
    <w:rsid w:val="00311658"/>
    <w:rsid w:val="003118E0"/>
    <w:rsid w:val="00311EA5"/>
    <w:rsid w:val="003122D8"/>
    <w:rsid w:val="00312497"/>
    <w:rsid w:val="00313270"/>
    <w:rsid w:val="0031329E"/>
    <w:rsid w:val="003132BF"/>
    <w:rsid w:val="003140E0"/>
    <w:rsid w:val="003141FF"/>
    <w:rsid w:val="003143F2"/>
    <w:rsid w:val="003149BB"/>
    <w:rsid w:val="00316359"/>
    <w:rsid w:val="003163FE"/>
    <w:rsid w:val="0031743D"/>
    <w:rsid w:val="00317C3A"/>
    <w:rsid w:val="00320E8E"/>
    <w:rsid w:val="003211EC"/>
    <w:rsid w:val="003213C4"/>
    <w:rsid w:val="00322638"/>
    <w:rsid w:val="00323196"/>
    <w:rsid w:val="00323AD5"/>
    <w:rsid w:val="00323CAC"/>
    <w:rsid w:val="00324CDD"/>
    <w:rsid w:val="00324ED9"/>
    <w:rsid w:val="00324F30"/>
    <w:rsid w:val="00324FA8"/>
    <w:rsid w:val="003252D0"/>
    <w:rsid w:val="003266E5"/>
    <w:rsid w:val="003279F8"/>
    <w:rsid w:val="003300CF"/>
    <w:rsid w:val="00330D7B"/>
    <w:rsid w:val="00331302"/>
    <w:rsid w:val="00331657"/>
    <w:rsid w:val="00332518"/>
    <w:rsid w:val="00332A9A"/>
    <w:rsid w:val="003330B7"/>
    <w:rsid w:val="00333505"/>
    <w:rsid w:val="00335594"/>
    <w:rsid w:val="00335D03"/>
    <w:rsid w:val="00336C1A"/>
    <w:rsid w:val="00337142"/>
    <w:rsid w:val="00337CE2"/>
    <w:rsid w:val="0034011C"/>
    <w:rsid w:val="00340183"/>
    <w:rsid w:val="003411AD"/>
    <w:rsid w:val="0034155A"/>
    <w:rsid w:val="003419D9"/>
    <w:rsid w:val="00341E65"/>
    <w:rsid w:val="003430DE"/>
    <w:rsid w:val="00345186"/>
    <w:rsid w:val="00345548"/>
    <w:rsid w:val="00345A9B"/>
    <w:rsid w:val="00345FEA"/>
    <w:rsid w:val="003462D5"/>
    <w:rsid w:val="003463BB"/>
    <w:rsid w:val="00347697"/>
    <w:rsid w:val="0034772F"/>
    <w:rsid w:val="00347847"/>
    <w:rsid w:val="0035054F"/>
    <w:rsid w:val="00350AF2"/>
    <w:rsid w:val="00352D34"/>
    <w:rsid w:val="00353075"/>
    <w:rsid w:val="003532A5"/>
    <w:rsid w:val="003539E2"/>
    <w:rsid w:val="00353CEC"/>
    <w:rsid w:val="0035593B"/>
    <w:rsid w:val="0035651D"/>
    <w:rsid w:val="00356E70"/>
    <w:rsid w:val="00357B5B"/>
    <w:rsid w:val="00357C39"/>
    <w:rsid w:val="0036013D"/>
    <w:rsid w:val="00360432"/>
    <w:rsid w:val="00360A11"/>
    <w:rsid w:val="00360FD3"/>
    <w:rsid w:val="0036231A"/>
    <w:rsid w:val="003642B8"/>
    <w:rsid w:val="00364301"/>
    <w:rsid w:val="00364D43"/>
    <w:rsid w:val="003651C9"/>
    <w:rsid w:val="00365B58"/>
    <w:rsid w:val="00366437"/>
    <w:rsid w:val="0036698F"/>
    <w:rsid w:val="00366A50"/>
    <w:rsid w:val="00366AE0"/>
    <w:rsid w:val="00366CD6"/>
    <w:rsid w:val="00370310"/>
    <w:rsid w:val="00370B34"/>
    <w:rsid w:val="00370F52"/>
    <w:rsid w:val="003711DB"/>
    <w:rsid w:val="003723CC"/>
    <w:rsid w:val="00372430"/>
    <w:rsid w:val="0037256F"/>
    <w:rsid w:val="003730C0"/>
    <w:rsid w:val="0037375A"/>
    <w:rsid w:val="0037393D"/>
    <w:rsid w:val="00373A2D"/>
    <w:rsid w:val="00373E00"/>
    <w:rsid w:val="00376F75"/>
    <w:rsid w:val="00377044"/>
    <w:rsid w:val="003772C6"/>
    <w:rsid w:val="00377BFC"/>
    <w:rsid w:val="00377E63"/>
    <w:rsid w:val="003800B9"/>
    <w:rsid w:val="00380A0B"/>
    <w:rsid w:val="00381EFF"/>
    <w:rsid w:val="003828DC"/>
    <w:rsid w:val="00382B55"/>
    <w:rsid w:val="00383B0D"/>
    <w:rsid w:val="00385EEE"/>
    <w:rsid w:val="00385FCB"/>
    <w:rsid w:val="00386065"/>
    <w:rsid w:val="00386A51"/>
    <w:rsid w:val="0038742E"/>
    <w:rsid w:val="003876F3"/>
    <w:rsid w:val="00387E9D"/>
    <w:rsid w:val="0039123F"/>
    <w:rsid w:val="0039308B"/>
    <w:rsid w:val="003935A5"/>
    <w:rsid w:val="00393EEF"/>
    <w:rsid w:val="00393F89"/>
    <w:rsid w:val="00394356"/>
    <w:rsid w:val="00394AD1"/>
    <w:rsid w:val="00394B64"/>
    <w:rsid w:val="00395A0D"/>
    <w:rsid w:val="00395A73"/>
    <w:rsid w:val="00397986"/>
    <w:rsid w:val="003A0969"/>
    <w:rsid w:val="003A1F9F"/>
    <w:rsid w:val="003A2327"/>
    <w:rsid w:val="003A246C"/>
    <w:rsid w:val="003A2859"/>
    <w:rsid w:val="003A2B04"/>
    <w:rsid w:val="003A3929"/>
    <w:rsid w:val="003A39C0"/>
    <w:rsid w:val="003A3D2A"/>
    <w:rsid w:val="003A4E46"/>
    <w:rsid w:val="003A4F0E"/>
    <w:rsid w:val="003A51D2"/>
    <w:rsid w:val="003A682F"/>
    <w:rsid w:val="003B0214"/>
    <w:rsid w:val="003B0EBC"/>
    <w:rsid w:val="003B1FB5"/>
    <w:rsid w:val="003B2582"/>
    <w:rsid w:val="003B25F9"/>
    <w:rsid w:val="003B2A0D"/>
    <w:rsid w:val="003B401F"/>
    <w:rsid w:val="003B43AA"/>
    <w:rsid w:val="003B495D"/>
    <w:rsid w:val="003B4B5A"/>
    <w:rsid w:val="003B4D4D"/>
    <w:rsid w:val="003B4F41"/>
    <w:rsid w:val="003B5A8E"/>
    <w:rsid w:val="003B7533"/>
    <w:rsid w:val="003C032A"/>
    <w:rsid w:val="003C1C0F"/>
    <w:rsid w:val="003C23CD"/>
    <w:rsid w:val="003C38A7"/>
    <w:rsid w:val="003C3EE9"/>
    <w:rsid w:val="003C40EF"/>
    <w:rsid w:val="003C5229"/>
    <w:rsid w:val="003C568C"/>
    <w:rsid w:val="003C5AAE"/>
    <w:rsid w:val="003C69DE"/>
    <w:rsid w:val="003C6FE6"/>
    <w:rsid w:val="003C71B1"/>
    <w:rsid w:val="003C7B3D"/>
    <w:rsid w:val="003D0CDC"/>
    <w:rsid w:val="003D0D7B"/>
    <w:rsid w:val="003D0EEC"/>
    <w:rsid w:val="003D15A1"/>
    <w:rsid w:val="003D170C"/>
    <w:rsid w:val="003D1B23"/>
    <w:rsid w:val="003D1B77"/>
    <w:rsid w:val="003D1BDF"/>
    <w:rsid w:val="003D380F"/>
    <w:rsid w:val="003D3BBD"/>
    <w:rsid w:val="003D3F69"/>
    <w:rsid w:val="003D436E"/>
    <w:rsid w:val="003D45D7"/>
    <w:rsid w:val="003D4A1D"/>
    <w:rsid w:val="003D797B"/>
    <w:rsid w:val="003E0BA3"/>
    <w:rsid w:val="003E1836"/>
    <w:rsid w:val="003E1C6E"/>
    <w:rsid w:val="003E27B8"/>
    <w:rsid w:val="003E2A39"/>
    <w:rsid w:val="003E300B"/>
    <w:rsid w:val="003E38D2"/>
    <w:rsid w:val="003E3E48"/>
    <w:rsid w:val="003E4506"/>
    <w:rsid w:val="003E6927"/>
    <w:rsid w:val="003E6FFE"/>
    <w:rsid w:val="003E70C2"/>
    <w:rsid w:val="003F11DD"/>
    <w:rsid w:val="003F1A6E"/>
    <w:rsid w:val="003F1F42"/>
    <w:rsid w:val="003F2FE7"/>
    <w:rsid w:val="003F4C70"/>
    <w:rsid w:val="003F57BC"/>
    <w:rsid w:val="003F5A3F"/>
    <w:rsid w:val="003F5E3D"/>
    <w:rsid w:val="003F5E81"/>
    <w:rsid w:val="003F5F03"/>
    <w:rsid w:val="003F6D90"/>
    <w:rsid w:val="003F7291"/>
    <w:rsid w:val="003F78B6"/>
    <w:rsid w:val="003F7C3A"/>
    <w:rsid w:val="004001C0"/>
    <w:rsid w:val="00400283"/>
    <w:rsid w:val="00400F3C"/>
    <w:rsid w:val="00401564"/>
    <w:rsid w:val="0040223F"/>
    <w:rsid w:val="004023EB"/>
    <w:rsid w:val="00402D4C"/>
    <w:rsid w:val="00403067"/>
    <w:rsid w:val="00403988"/>
    <w:rsid w:val="00403DC2"/>
    <w:rsid w:val="00404218"/>
    <w:rsid w:val="004045F8"/>
    <w:rsid w:val="00405385"/>
    <w:rsid w:val="00405F65"/>
    <w:rsid w:val="00406BCF"/>
    <w:rsid w:val="00406C77"/>
    <w:rsid w:val="00406F2D"/>
    <w:rsid w:val="004076D6"/>
    <w:rsid w:val="00407E82"/>
    <w:rsid w:val="0041096C"/>
    <w:rsid w:val="00411221"/>
    <w:rsid w:val="00411CB2"/>
    <w:rsid w:val="00411ECE"/>
    <w:rsid w:val="00413323"/>
    <w:rsid w:val="0041429F"/>
    <w:rsid w:val="004143C0"/>
    <w:rsid w:val="00414810"/>
    <w:rsid w:val="00414F0F"/>
    <w:rsid w:val="00415049"/>
    <w:rsid w:val="00415508"/>
    <w:rsid w:val="0041662E"/>
    <w:rsid w:val="00416C9F"/>
    <w:rsid w:val="00416E2F"/>
    <w:rsid w:val="00417EA9"/>
    <w:rsid w:val="00420DC7"/>
    <w:rsid w:val="004211CD"/>
    <w:rsid w:val="00421253"/>
    <w:rsid w:val="0042185E"/>
    <w:rsid w:val="004221EB"/>
    <w:rsid w:val="0042267D"/>
    <w:rsid w:val="00422895"/>
    <w:rsid w:val="0042336F"/>
    <w:rsid w:val="00424272"/>
    <w:rsid w:val="00424893"/>
    <w:rsid w:val="00424C6D"/>
    <w:rsid w:val="00424D14"/>
    <w:rsid w:val="00424D40"/>
    <w:rsid w:val="0042614A"/>
    <w:rsid w:val="00426827"/>
    <w:rsid w:val="00426C07"/>
    <w:rsid w:val="00427757"/>
    <w:rsid w:val="00427A4E"/>
    <w:rsid w:val="004302C0"/>
    <w:rsid w:val="00431720"/>
    <w:rsid w:val="004337A1"/>
    <w:rsid w:val="00434A70"/>
    <w:rsid w:val="0043502F"/>
    <w:rsid w:val="00435699"/>
    <w:rsid w:val="00435D69"/>
    <w:rsid w:val="0043681E"/>
    <w:rsid w:val="00437055"/>
    <w:rsid w:val="004375F7"/>
    <w:rsid w:val="00437796"/>
    <w:rsid w:val="00440086"/>
    <w:rsid w:val="004407B4"/>
    <w:rsid w:val="00441075"/>
    <w:rsid w:val="0044140A"/>
    <w:rsid w:val="00441CA8"/>
    <w:rsid w:val="00441FCC"/>
    <w:rsid w:val="004427F0"/>
    <w:rsid w:val="0044300B"/>
    <w:rsid w:val="00443456"/>
    <w:rsid w:val="0044384B"/>
    <w:rsid w:val="00443E66"/>
    <w:rsid w:val="00443EB6"/>
    <w:rsid w:val="0044476F"/>
    <w:rsid w:val="0044530D"/>
    <w:rsid w:val="00445D07"/>
    <w:rsid w:val="004463C2"/>
    <w:rsid w:val="004467D8"/>
    <w:rsid w:val="00446843"/>
    <w:rsid w:val="00446A7F"/>
    <w:rsid w:val="0044759E"/>
    <w:rsid w:val="0044767A"/>
    <w:rsid w:val="00447BE8"/>
    <w:rsid w:val="00447F21"/>
    <w:rsid w:val="004501C0"/>
    <w:rsid w:val="00450361"/>
    <w:rsid w:val="0045052C"/>
    <w:rsid w:val="004507EA"/>
    <w:rsid w:val="00450CB2"/>
    <w:rsid w:val="004510A5"/>
    <w:rsid w:val="004514DB"/>
    <w:rsid w:val="00451667"/>
    <w:rsid w:val="00451B5C"/>
    <w:rsid w:val="00451BD6"/>
    <w:rsid w:val="00451F2D"/>
    <w:rsid w:val="0045260E"/>
    <w:rsid w:val="004531DF"/>
    <w:rsid w:val="004533BD"/>
    <w:rsid w:val="004540C0"/>
    <w:rsid w:val="0045425F"/>
    <w:rsid w:val="00454357"/>
    <w:rsid w:val="004600BF"/>
    <w:rsid w:val="0046036C"/>
    <w:rsid w:val="00462302"/>
    <w:rsid w:val="004625EF"/>
    <w:rsid w:val="00463880"/>
    <w:rsid w:val="0046394E"/>
    <w:rsid w:val="00463A1A"/>
    <w:rsid w:val="00463A7B"/>
    <w:rsid w:val="00463CFA"/>
    <w:rsid w:val="00463FEE"/>
    <w:rsid w:val="00464F32"/>
    <w:rsid w:val="00465287"/>
    <w:rsid w:val="0046564A"/>
    <w:rsid w:val="004658B3"/>
    <w:rsid w:val="004662E3"/>
    <w:rsid w:val="00467B1A"/>
    <w:rsid w:val="0047022F"/>
    <w:rsid w:val="00471292"/>
    <w:rsid w:val="00472066"/>
    <w:rsid w:val="0047280E"/>
    <w:rsid w:val="00472BFF"/>
    <w:rsid w:val="004730C0"/>
    <w:rsid w:val="0047345A"/>
    <w:rsid w:val="00473A5F"/>
    <w:rsid w:val="00473C20"/>
    <w:rsid w:val="00473D5C"/>
    <w:rsid w:val="00474129"/>
    <w:rsid w:val="0047520B"/>
    <w:rsid w:val="00475C18"/>
    <w:rsid w:val="00475D4A"/>
    <w:rsid w:val="004761DF"/>
    <w:rsid w:val="0047656E"/>
    <w:rsid w:val="00476A64"/>
    <w:rsid w:val="00476C71"/>
    <w:rsid w:val="0047736B"/>
    <w:rsid w:val="004775D9"/>
    <w:rsid w:val="004801F6"/>
    <w:rsid w:val="0048153A"/>
    <w:rsid w:val="004818D3"/>
    <w:rsid w:val="00481DAA"/>
    <w:rsid w:val="00481F6B"/>
    <w:rsid w:val="0048204C"/>
    <w:rsid w:val="00482582"/>
    <w:rsid w:val="004827F5"/>
    <w:rsid w:val="00482DCD"/>
    <w:rsid w:val="00483196"/>
    <w:rsid w:val="0048414C"/>
    <w:rsid w:val="00484723"/>
    <w:rsid w:val="00484BA2"/>
    <w:rsid w:val="00484FBE"/>
    <w:rsid w:val="0048589E"/>
    <w:rsid w:val="00485917"/>
    <w:rsid w:val="00485BE5"/>
    <w:rsid w:val="00485F60"/>
    <w:rsid w:val="00486875"/>
    <w:rsid w:val="004868D7"/>
    <w:rsid w:val="00486C2A"/>
    <w:rsid w:val="004876A6"/>
    <w:rsid w:val="00490D6D"/>
    <w:rsid w:val="00491479"/>
    <w:rsid w:val="004920FF"/>
    <w:rsid w:val="00492809"/>
    <w:rsid w:val="0049280F"/>
    <w:rsid w:val="00493492"/>
    <w:rsid w:val="004944CB"/>
    <w:rsid w:val="00495EF4"/>
    <w:rsid w:val="004960FF"/>
    <w:rsid w:val="0049696C"/>
    <w:rsid w:val="00496A15"/>
    <w:rsid w:val="00496AF5"/>
    <w:rsid w:val="0049720E"/>
    <w:rsid w:val="004974C2"/>
    <w:rsid w:val="0049767B"/>
    <w:rsid w:val="004A051D"/>
    <w:rsid w:val="004A07FC"/>
    <w:rsid w:val="004A10C6"/>
    <w:rsid w:val="004A12BB"/>
    <w:rsid w:val="004A1C0B"/>
    <w:rsid w:val="004A24BE"/>
    <w:rsid w:val="004A2756"/>
    <w:rsid w:val="004A28C3"/>
    <w:rsid w:val="004A3482"/>
    <w:rsid w:val="004A42E8"/>
    <w:rsid w:val="004A478A"/>
    <w:rsid w:val="004A4BC2"/>
    <w:rsid w:val="004A4E94"/>
    <w:rsid w:val="004A610D"/>
    <w:rsid w:val="004A6CC7"/>
    <w:rsid w:val="004B08E4"/>
    <w:rsid w:val="004B0A0A"/>
    <w:rsid w:val="004B1508"/>
    <w:rsid w:val="004B1C2B"/>
    <w:rsid w:val="004B242A"/>
    <w:rsid w:val="004B2AAA"/>
    <w:rsid w:val="004B2FDF"/>
    <w:rsid w:val="004B3192"/>
    <w:rsid w:val="004B31F4"/>
    <w:rsid w:val="004B39FA"/>
    <w:rsid w:val="004B507B"/>
    <w:rsid w:val="004B5D73"/>
    <w:rsid w:val="004B6300"/>
    <w:rsid w:val="004B762D"/>
    <w:rsid w:val="004C0847"/>
    <w:rsid w:val="004C0A8E"/>
    <w:rsid w:val="004C13E4"/>
    <w:rsid w:val="004C143F"/>
    <w:rsid w:val="004C2629"/>
    <w:rsid w:val="004C2C46"/>
    <w:rsid w:val="004C3099"/>
    <w:rsid w:val="004C3E7D"/>
    <w:rsid w:val="004C40C3"/>
    <w:rsid w:val="004C442C"/>
    <w:rsid w:val="004C5B03"/>
    <w:rsid w:val="004C5E9D"/>
    <w:rsid w:val="004C5FDA"/>
    <w:rsid w:val="004C6387"/>
    <w:rsid w:val="004C68F1"/>
    <w:rsid w:val="004C70C9"/>
    <w:rsid w:val="004D0758"/>
    <w:rsid w:val="004D1847"/>
    <w:rsid w:val="004D2772"/>
    <w:rsid w:val="004D2ADD"/>
    <w:rsid w:val="004D2FA6"/>
    <w:rsid w:val="004D4377"/>
    <w:rsid w:val="004D46BC"/>
    <w:rsid w:val="004D5965"/>
    <w:rsid w:val="004D6C84"/>
    <w:rsid w:val="004D6CDB"/>
    <w:rsid w:val="004D7586"/>
    <w:rsid w:val="004E09D1"/>
    <w:rsid w:val="004E1713"/>
    <w:rsid w:val="004E24EE"/>
    <w:rsid w:val="004E2A40"/>
    <w:rsid w:val="004E2F7A"/>
    <w:rsid w:val="004E307C"/>
    <w:rsid w:val="004E385C"/>
    <w:rsid w:val="004E3CF2"/>
    <w:rsid w:val="004E3D44"/>
    <w:rsid w:val="004E3DC1"/>
    <w:rsid w:val="004E3E31"/>
    <w:rsid w:val="004E4619"/>
    <w:rsid w:val="004E4694"/>
    <w:rsid w:val="004E5181"/>
    <w:rsid w:val="004E7F70"/>
    <w:rsid w:val="004F07C8"/>
    <w:rsid w:val="004F0B13"/>
    <w:rsid w:val="004F0B73"/>
    <w:rsid w:val="004F0DEA"/>
    <w:rsid w:val="004F116F"/>
    <w:rsid w:val="004F23C2"/>
    <w:rsid w:val="004F2593"/>
    <w:rsid w:val="004F3BDB"/>
    <w:rsid w:val="004F4BFE"/>
    <w:rsid w:val="004F58BB"/>
    <w:rsid w:val="004F5A30"/>
    <w:rsid w:val="004F5ADA"/>
    <w:rsid w:val="004F5D6C"/>
    <w:rsid w:val="004F69FC"/>
    <w:rsid w:val="004F6C4C"/>
    <w:rsid w:val="004F752C"/>
    <w:rsid w:val="004F7F68"/>
    <w:rsid w:val="00500C98"/>
    <w:rsid w:val="005027BA"/>
    <w:rsid w:val="005028DB"/>
    <w:rsid w:val="00502CEC"/>
    <w:rsid w:val="00502DF2"/>
    <w:rsid w:val="00502EF9"/>
    <w:rsid w:val="005031F6"/>
    <w:rsid w:val="00504287"/>
    <w:rsid w:val="0050484B"/>
    <w:rsid w:val="00505D9F"/>
    <w:rsid w:val="00506070"/>
    <w:rsid w:val="0050609A"/>
    <w:rsid w:val="0050649A"/>
    <w:rsid w:val="00506FDF"/>
    <w:rsid w:val="0050735A"/>
    <w:rsid w:val="005073A9"/>
    <w:rsid w:val="005073AD"/>
    <w:rsid w:val="0050760F"/>
    <w:rsid w:val="0051040D"/>
    <w:rsid w:val="0051042C"/>
    <w:rsid w:val="0051095F"/>
    <w:rsid w:val="00510C7A"/>
    <w:rsid w:val="00510E5B"/>
    <w:rsid w:val="00512318"/>
    <w:rsid w:val="00512753"/>
    <w:rsid w:val="005131F2"/>
    <w:rsid w:val="0051412D"/>
    <w:rsid w:val="005142BF"/>
    <w:rsid w:val="00514A33"/>
    <w:rsid w:val="00514EBE"/>
    <w:rsid w:val="00514F14"/>
    <w:rsid w:val="0051560E"/>
    <w:rsid w:val="00515AF4"/>
    <w:rsid w:val="00515C1D"/>
    <w:rsid w:val="00515DCD"/>
    <w:rsid w:val="00515ED2"/>
    <w:rsid w:val="00516502"/>
    <w:rsid w:val="00517046"/>
    <w:rsid w:val="00517419"/>
    <w:rsid w:val="00517FBB"/>
    <w:rsid w:val="005203F4"/>
    <w:rsid w:val="005204CE"/>
    <w:rsid w:val="00520875"/>
    <w:rsid w:val="00520F00"/>
    <w:rsid w:val="005218D2"/>
    <w:rsid w:val="005220EF"/>
    <w:rsid w:val="00522DB7"/>
    <w:rsid w:val="005233E0"/>
    <w:rsid w:val="00523421"/>
    <w:rsid w:val="00523693"/>
    <w:rsid w:val="0052466A"/>
    <w:rsid w:val="00524AFE"/>
    <w:rsid w:val="005251AA"/>
    <w:rsid w:val="005258E5"/>
    <w:rsid w:val="0052642B"/>
    <w:rsid w:val="00526677"/>
    <w:rsid w:val="00526732"/>
    <w:rsid w:val="00530160"/>
    <w:rsid w:val="00530522"/>
    <w:rsid w:val="005318F2"/>
    <w:rsid w:val="00532112"/>
    <w:rsid w:val="00532C8F"/>
    <w:rsid w:val="00533814"/>
    <w:rsid w:val="005338B1"/>
    <w:rsid w:val="00533B5F"/>
    <w:rsid w:val="005346E4"/>
    <w:rsid w:val="005371B9"/>
    <w:rsid w:val="00540DAC"/>
    <w:rsid w:val="0054108F"/>
    <w:rsid w:val="005416A2"/>
    <w:rsid w:val="00541EBF"/>
    <w:rsid w:val="00542324"/>
    <w:rsid w:val="005424C6"/>
    <w:rsid w:val="0054339F"/>
    <w:rsid w:val="00544039"/>
    <w:rsid w:val="0054409C"/>
    <w:rsid w:val="00544A8A"/>
    <w:rsid w:val="00544B1B"/>
    <w:rsid w:val="0054511B"/>
    <w:rsid w:val="00545363"/>
    <w:rsid w:val="005454C3"/>
    <w:rsid w:val="005455AC"/>
    <w:rsid w:val="00545B2F"/>
    <w:rsid w:val="0054603C"/>
    <w:rsid w:val="00546A04"/>
    <w:rsid w:val="00546C6A"/>
    <w:rsid w:val="00550363"/>
    <w:rsid w:val="00550369"/>
    <w:rsid w:val="00550BB2"/>
    <w:rsid w:val="005517A1"/>
    <w:rsid w:val="00551A3D"/>
    <w:rsid w:val="00551B0D"/>
    <w:rsid w:val="00551BC5"/>
    <w:rsid w:val="00552069"/>
    <w:rsid w:val="00553DCF"/>
    <w:rsid w:val="00554088"/>
    <w:rsid w:val="00554323"/>
    <w:rsid w:val="0055450D"/>
    <w:rsid w:val="00554614"/>
    <w:rsid w:val="00554882"/>
    <w:rsid w:val="00554B29"/>
    <w:rsid w:val="00554D12"/>
    <w:rsid w:val="0055529B"/>
    <w:rsid w:val="00555E60"/>
    <w:rsid w:val="005601C2"/>
    <w:rsid w:val="005608A2"/>
    <w:rsid w:val="005614DC"/>
    <w:rsid w:val="005623C9"/>
    <w:rsid w:val="005628F3"/>
    <w:rsid w:val="00562999"/>
    <w:rsid w:val="00563571"/>
    <w:rsid w:val="00563B6A"/>
    <w:rsid w:val="00563CAB"/>
    <w:rsid w:val="00564CF4"/>
    <w:rsid w:val="00564DEB"/>
    <w:rsid w:val="005651CB"/>
    <w:rsid w:val="0056532A"/>
    <w:rsid w:val="00565B4E"/>
    <w:rsid w:val="005662FA"/>
    <w:rsid w:val="00567056"/>
    <w:rsid w:val="005673E7"/>
    <w:rsid w:val="0056765F"/>
    <w:rsid w:val="005677D8"/>
    <w:rsid w:val="00567AB8"/>
    <w:rsid w:val="005707B7"/>
    <w:rsid w:val="0057096E"/>
    <w:rsid w:val="00571082"/>
    <w:rsid w:val="00571255"/>
    <w:rsid w:val="005718E4"/>
    <w:rsid w:val="00571B8C"/>
    <w:rsid w:val="00571C4D"/>
    <w:rsid w:val="0057316A"/>
    <w:rsid w:val="00573FCB"/>
    <w:rsid w:val="005746B2"/>
    <w:rsid w:val="0057553B"/>
    <w:rsid w:val="005755D1"/>
    <w:rsid w:val="0057568C"/>
    <w:rsid w:val="00575842"/>
    <w:rsid w:val="005760C6"/>
    <w:rsid w:val="0057642C"/>
    <w:rsid w:val="0057752B"/>
    <w:rsid w:val="00577615"/>
    <w:rsid w:val="00577932"/>
    <w:rsid w:val="00580523"/>
    <w:rsid w:val="00580880"/>
    <w:rsid w:val="00580B22"/>
    <w:rsid w:val="00580F65"/>
    <w:rsid w:val="00581352"/>
    <w:rsid w:val="00581659"/>
    <w:rsid w:val="0058192A"/>
    <w:rsid w:val="005819EA"/>
    <w:rsid w:val="00581EF6"/>
    <w:rsid w:val="0058280B"/>
    <w:rsid w:val="0058287A"/>
    <w:rsid w:val="00582986"/>
    <w:rsid w:val="00583782"/>
    <w:rsid w:val="0058515D"/>
    <w:rsid w:val="00585309"/>
    <w:rsid w:val="005855EF"/>
    <w:rsid w:val="005857A4"/>
    <w:rsid w:val="00585CA6"/>
    <w:rsid w:val="00585F58"/>
    <w:rsid w:val="00586B9F"/>
    <w:rsid w:val="005873B7"/>
    <w:rsid w:val="005875DD"/>
    <w:rsid w:val="00587C74"/>
    <w:rsid w:val="00587D02"/>
    <w:rsid w:val="00587F4F"/>
    <w:rsid w:val="0059024E"/>
    <w:rsid w:val="005902CB"/>
    <w:rsid w:val="00592B72"/>
    <w:rsid w:val="00592BFB"/>
    <w:rsid w:val="00592ED4"/>
    <w:rsid w:val="00593034"/>
    <w:rsid w:val="005933D7"/>
    <w:rsid w:val="00594171"/>
    <w:rsid w:val="005961D6"/>
    <w:rsid w:val="00596E13"/>
    <w:rsid w:val="0059777D"/>
    <w:rsid w:val="00597A63"/>
    <w:rsid w:val="005A04DD"/>
    <w:rsid w:val="005A0E7D"/>
    <w:rsid w:val="005A1DD3"/>
    <w:rsid w:val="005A2200"/>
    <w:rsid w:val="005A2780"/>
    <w:rsid w:val="005A2E67"/>
    <w:rsid w:val="005A3176"/>
    <w:rsid w:val="005A3A48"/>
    <w:rsid w:val="005A4840"/>
    <w:rsid w:val="005A499B"/>
    <w:rsid w:val="005A50C4"/>
    <w:rsid w:val="005A5207"/>
    <w:rsid w:val="005A56C9"/>
    <w:rsid w:val="005A6141"/>
    <w:rsid w:val="005A6944"/>
    <w:rsid w:val="005A6B64"/>
    <w:rsid w:val="005A6D4F"/>
    <w:rsid w:val="005A7839"/>
    <w:rsid w:val="005B000D"/>
    <w:rsid w:val="005B0287"/>
    <w:rsid w:val="005B0390"/>
    <w:rsid w:val="005B043C"/>
    <w:rsid w:val="005B0E3D"/>
    <w:rsid w:val="005B1BF0"/>
    <w:rsid w:val="005B3333"/>
    <w:rsid w:val="005B389C"/>
    <w:rsid w:val="005B4052"/>
    <w:rsid w:val="005B45B6"/>
    <w:rsid w:val="005B4689"/>
    <w:rsid w:val="005B4D5E"/>
    <w:rsid w:val="005B58A7"/>
    <w:rsid w:val="005B58DF"/>
    <w:rsid w:val="005B6319"/>
    <w:rsid w:val="005B66C1"/>
    <w:rsid w:val="005B6884"/>
    <w:rsid w:val="005B6D8B"/>
    <w:rsid w:val="005B7553"/>
    <w:rsid w:val="005B7B22"/>
    <w:rsid w:val="005C0D66"/>
    <w:rsid w:val="005C10A1"/>
    <w:rsid w:val="005C25B4"/>
    <w:rsid w:val="005C5CE8"/>
    <w:rsid w:val="005C6799"/>
    <w:rsid w:val="005C7420"/>
    <w:rsid w:val="005D0242"/>
    <w:rsid w:val="005D0312"/>
    <w:rsid w:val="005D0810"/>
    <w:rsid w:val="005D197B"/>
    <w:rsid w:val="005D31CE"/>
    <w:rsid w:val="005D3403"/>
    <w:rsid w:val="005D347D"/>
    <w:rsid w:val="005D350C"/>
    <w:rsid w:val="005D54D1"/>
    <w:rsid w:val="005D5ECE"/>
    <w:rsid w:val="005D60C1"/>
    <w:rsid w:val="005D6103"/>
    <w:rsid w:val="005D71D6"/>
    <w:rsid w:val="005E0006"/>
    <w:rsid w:val="005E03F8"/>
    <w:rsid w:val="005E14F0"/>
    <w:rsid w:val="005E2177"/>
    <w:rsid w:val="005E349E"/>
    <w:rsid w:val="005E44DB"/>
    <w:rsid w:val="005E4E2A"/>
    <w:rsid w:val="005E505D"/>
    <w:rsid w:val="005E5562"/>
    <w:rsid w:val="005E5AB5"/>
    <w:rsid w:val="005E697E"/>
    <w:rsid w:val="005E6BD8"/>
    <w:rsid w:val="005E751C"/>
    <w:rsid w:val="005E7765"/>
    <w:rsid w:val="005F07DA"/>
    <w:rsid w:val="005F1E3C"/>
    <w:rsid w:val="005F218B"/>
    <w:rsid w:val="005F2FE9"/>
    <w:rsid w:val="005F3180"/>
    <w:rsid w:val="005F334D"/>
    <w:rsid w:val="005F3A15"/>
    <w:rsid w:val="005F3AFD"/>
    <w:rsid w:val="005F3D6B"/>
    <w:rsid w:val="005F3DFF"/>
    <w:rsid w:val="005F3F16"/>
    <w:rsid w:val="005F5080"/>
    <w:rsid w:val="005F6719"/>
    <w:rsid w:val="005F7C67"/>
    <w:rsid w:val="00600A52"/>
    <w:rsid w:val="00600B61"/>
    <w:rsid w:val="00601A7E"/>
    <w:rsid w:val="00601D06"/>
    <w:rsid w:val="0060331B"/>
    <w:rsid w:val="00603AA2"/>
    <w:rsid w:val="00604451"/>
    <w:rsid w:val="00604CEE"/>
    <w:rsid w:val="006060B8"/>
    <w:rsid w:val="0060633D"/>
    <w:rsid w:val="00606687"/>
    <w:rsid w:val="00606E5F"/>
    <w:rsid w:val="00606F8D"/>
    <w:rsid w:val="00607283"/>
    <w:rsid w:val="00607767"/>
    <w:rsid w:val="0061040C"/>
    <w:rsid w:val="00610847"/>
    <w:rsid w:val="00610BEC"/>
    <w:rsid w:val="00610CF3"/>
    <w:rsid w:val="00611453"/>
    <w:rsid w:val="006118E3"/>
    <w:rsid w:val="00612E03"/>
    <w:rsid w:val="00612FCA"/>
    <w:rsid w:val="0061300F"/>
    <w:rsid w:val="00613A2C"/>
    <w:rsid w:val="006143DC"/>
    <w:rsid w:val="00615AA3"/>
    <w:rsid w:val="00617A02"/>
    <w:rsid w:val="00621265"/>
    <w:rsid w:val="00622233"/>
    <w:rsid w:val="006223C5"/>
    <w:rsid w:val="0062365A"/>
    <w:rsid w:val="006240B6"/>
    <w:rsid w:val="00625387"/>
    <w:rsid w:val="0062580F"/>
    <w:rsid w:val="00626C12"/>
    <w:rsid w:val="00627535"/>
    <w:rsid w:val="006278F7"/>
    <w:rsid w:val="0063031B"/>
    <w:rsid w:val="00630469"/>
    <w:rsid w:val="00631C4A"/>
    <w:rsid w:val="00632C33"/>
    <w:rsid w:val="00634FE5"/>
    <w:rsid w:val="00635961"/>
    <w:rsid w:val="00635D1C"/>
    <w:rsid w:val="006369A4"/>
    <w:rsid w:val="00637357"/>
    <w:rsid w:val="00637496"/>
    <w:rsid w:val="00637672"/>
    <w:rsid w:val="006376AD"/>
    <w:rsid w:val="00637A46"/>
    <w:rsid w:val="00640214"/>
    <w:rsid w:val="0064053E"/>
    <w:rsid w:val="0064104A"/>
    <w:rsid w:val="00641B5E"/>
    <w:rsid w:val="00641BE3"/>
    <w:rsid w:val="006420C6"/>
    <w:rsid w:val="00642AB6"/>
    <w:rsid w:val="00643B7E"/>
    <w:rsid w:val="00644BA9"/>
    <w:rsid w:val="00644C31"/>
    <w:rsid w:val="00644E4D"/>
    <w:rsid w:val="0064502C"/>
    <w:rsid w:val="0064555E"/>
    <w:rsid w:val="00645CDB"/>
    <w:rsid w:val="0064613C"/>
    <w:rsid w:val="00646687"/>
    <w:rsid w:val="00647E3D"/>
    <w:rsid w:val="006505BB"/>
    <w:rsid w:val="0065077C"/>
    <w:rsid w:val="006511FF"/>
    <w:rsid w:val="006516DA"/>
    <w:rsid w:val="006518D7"/>
    <w:rsid w:val="0065220D"/>
    <w:rsid w:val="0065297A"/>
    <w:rsid w:val="006531D0"/>
    <w:rsid w:val="006535CA"/>
    <w:rsid w:val="006538C5"/>
    <w:rsid w:val="00653D43"/>
    <w:rsid w:val="00654136"/>
    <w:rsid w:val="0065424A"/>
    <w:rsid w:val="00654B5F"/>
    <w:rsid w:val="0065629C"/>
    <w:rsid w:val="006565D3"/>
    <w:rsid w:val="00656EB0"/>
    <w:rsid w:val="00657C38"/>
    <w:rsid w:val="00661548"/>
    <w:rsid w:val="006622CC"/>
    <w:rsid w:val="006629AF"/>
    <w:rsid w:val="00663196"/>
    <w:rsid w:val="0066378A"/>
    <w:rsid w:val="00663812"/>
    <w:rsid w:val="006646A3"/>
    <w:rsid w:val="00665206"/>
    <w:rsid w:val="0066530F"/>
    <w:rsid w:val="00667E6C"/>
    <w:rsid w:val="006704A9"/>
    <w:rsid w:val="0067072D"/>
    <w:rsid w:val="0067285D"/>
    <w:rsid w:val="00672B0B"/>
    <w:rsid w:val="0067310D"/>
    <w:rsid w:val="00673556"/>
    <w:rsid w:val="00673665"/>
    <w:rsid w:val="00674840"/>
    <w:rsid w:val="00674EC2"/>
    <w:rsid w:val="00675A87"/>
    <w:rsid w:val="00675E9B"/>
    <w:rsid w:val="006760B7"/>
    <w:rsid w:val="006767FD"/>
    <w:rsid w:val="00677247"/>
    <w:rsid w:val="00677421"/>
    <w:rsid w:val="006778CD"/>
    <w:rsid w:val="00680718"/>
    <w:rsid w:val="00680A25"/>
    <w:rsid w:val="00680EEC"/>
    <w:rsid w:val="00680F5A"/>
    <w:rsid w:val="006817F0"/>
    <w:rsid w:val="0068208C"/>
    <w:rsid w:val="006824FA"/>
    <w:rsid w:val="0068270D"/>
    <w:rsid w:val="00682734"/>
    <w:rsid w:val="00684D9C"/>
    <w:rsid w:val="00684DA4"/>
    <w:rsid w:val="00684DD5"/>
    <w:rsid w:val="006856CB"/>
    <w:rsid w:val="0068594E"/>
    <w:rsid w:val="00685D92"/>
    <w:rsid w:val="0068684B"/>
    <w:rsid w:val="00686F50"/>
    <w:rsid w:val="00686FDD"/>
    <w:rsid w:val="006870FD"/>
    <w:rsid w:val="006902E0"/>
    <w:rsid w:val="0069063A"/>
    <w:rsid w:val="00690D4F"/>
    <w:rsid w:val="00691048"/>
    <w:rsid w:val="00691069"/>
    <w:rsid w:val="006916D8"/>
    <w:rsid w:val="006919FC"/>
    <w:rsid w:val="00692937"/>
    <w:rsid w:val="00692A5A"/>
    <w:rsid w:val="00692C04"/>
    <w:rsid w:val="00692EFF"/>
    <w:rsid w:val="00693C80"/>
    <w:rsid w:val="00693C98"/>
    <w:rsid w:val="00694653"/>
    <w:rsid w:val="00695B99"/>
    <w:rsid w:val="0069667A"/>
    <w:rsid w:val="00697097"/>
    <w:rsid w:val="006A1BD2"/>
    <w:rsid w:val="006A1C88"/>
    <w:rsid w:val="006A1FB6"/>
    <w:rsid w:val="006A2216"/>
    <w:rsid w:val="006A24E7"/>
    <w:rsid w:val="006A38D8"/>
    <w:rsid w:val="006A4A5D"/>
    <w:rsid w:val="006A4B82"/>
    <w:rsid w:val="006A51AF"/>
    <w:rsid w:val="006A5416"/>
    <w:rsid w:val="006A5EA2"/>
    <w:rsid w:val="006A606E"/>
    <w:rsid w:val="006A6DFF"/>
    <w:rsid w:val="006A7173"/>
    <w:rsid w:val="006B0143"/>
    <w:rsid w:val="006B0321"/>
    <w:rsid w:val="006B08EC"/>
    <w:rsid w:val="006B2038"/>
    <w:rsid w:val="006B206A"/>
    <w:rsid w:val="006B20F1"/>
    <w:rsid w:val="006B226C"/>
    <w:rsid w:val="006B2971"/>
    <w:rsid w:val="006B2B7F"/>
    <w:rsid w:val="006B316B"/>
    <w:rsid w:val="006B40C7"/>
    <w:rsid w:val="006B474B"/>
    <w:rsid w:val="006B5745"/>
    <w:rsid w:val="006B583B"/>
    <w:rsid w:val="006B6097"/>
    <w:rsid w:val="006B7D2E"/>
    <w:rsid w:val="006C0714"/>
    <w:rsid w:val="006C0724"/>
    <w:rsid w:val="006C090B"/>
    <w:rsid w:val="006C14A9"/>
    <w:rsid w:val="006C1F67"/>
    <w:rsid w:val="006C2343"/>
    <w:rsid w:val="006C4257"/>
    <w:rsid w:val="006C4911"/>
    <w:rsid w:val="006C4C4C"/>
    <w:rsid w:val="006C5B9E"/>
    <w:rsid w:val="006C5F9E"/>
    <w:rsid w:val="006C6310"/>
    <w:rsid w:val="006D1DB4"/>
    <w:rsid w:val="006D3246"/>
    <w:rsid w:val="006D390D"/>
    <w:rsid w:val="006D69ED"/>
    <w:rsid w:val="006D6FF4"/>
    <w:rsid w:val="006D76C7"/>
    <w:rsid w:val="006E1033"/>
    <w:rsid w:val="006E15ED"/>
    <w:rsid w:val="006E2135"/>
    <w:rsid w:val="006E2274"/>
    <w:rsid w:val="006E2306"/>
    <w:rsid w:val="006E2674"/>
    <w:rsid w:val="006E28DB"/>
    <w:rsid w:val="006E2D96"/>
    <w:rsid w:val="006E32AB"/>
    <w:rsid w:val="006E4E3C"/>
    <w:rsid w:val="006E5F6F"/>
    <w:rsid w:val="006E77CA"/>
    <w:rsid w:val="006E7A87"/>
    <w:rsid w:val="006F094B"/>
    <w:rsid w:val="006F11CA"/>
    <w:rsid w:val="006F20B1"/>
    <w:rsid w:val="006F2389"/>
    <w:rsid w:val="006F258E"/>
    <w:rsid w:val="006F268C"/>
    <w:rsid w:val="006F2B3A"/>
    <w:rsid w:val="006F2D09"/>
    <w:rsid w:val="006F2F07"/>
    <w:rsid w:val="006F3246"/>
    <w:rsid w:val="006F47FD"/>
    <w:rsid w:val="006F48E6"/>
    <w:rsid w:val="006F4B93"/>
    <w:rsid w:val="006F5016"/>
    <w:rsid w:val="006F5872"/>
    <w:rsid w:val="006F59DD"/>
    <w:rsid w:val="006F61DD"/>
    <w:rsid w:val="006F6324"/>
    <w:rsid w:val="006F6749"/>
    <w:rsid w:val="006F6C84"/>
    <w:rsid w:val="006F6DD9"/>
    <w:rsid w:val="006F6FAB"/>
    <w:rsid w:val="006F7301"/>
    <w:rsid w:val="006F795A"/>
    <w:rsid w:val="0070095C"/>
    <w:rsid w:val="00701080"/>
    <w:rsid w:val="00701932"/>
    <w:rsid w:val="007029AE"/>
    <w:rsid w:val="00702BF8"/>
    <w:rsid w:val="00703635"/>
    <w:rsid w:val="00703AA2"/>
    <w:rsid w:val="00703E81"/>
    <w:rsid w:val="0070426F"/>
    <w:rsid w:val="00704649"/>
    <w:rsid w:val="00704D38"/>
    <w:rsid w:val="007052A3"/>
    <w:rsid w:val="00705C78"/>
    <w:rsid w:val="007066AF"/>
    <w:rsid w:val="00706FA5"/>
    <w:rsid w:val="0070779F"/>
    <w:rsid w:val="00707998"/>
    <w:rsid w:val="00711698"/>
    <w:rsid w:val="00711BF2"/>
    <w:rsid w:val="0071205D"/>
    <w:rsid w:val="0071241A"/>
    <w:rsid w:val="00712B79"/>
    <w:rsid w:val="00712CB1"/>
    <w:rsid w:val="00712E93"/>
    <w:rsid w:val="00712F50"/>
    <w:rsid w:val="00713799"/>
    <w:rsid w:val="00713C0D"/>
    <w:rsid w:val="00713F75"/>
    <w:rsid w:val="00714927"/>
    <w:rsid w:val="007159BF"/>
    <w:rsid w:val="00715B51"/>
    <w:rsid w:val="00716670"/>
    <w:rsid w:val="00717885"/>
    <w:rsid w:val="00717965"/>
    <w:rsid w:val="0072084F"/>
    <w:rsid w:val="00720AC1"/>
    <w:rsid w:val="007230D4"/>
    <w:rsid w:val="007233A1"/>
    <w:rsid w:val="00723458"/>
    <w:rsid w:val="00723B0E"/>
    <w:rsid w:val="0072486A"/>
    <w:rsid w:val="0072496F"/>
    <w:rsid w:val="007249F3"/>
    <w:rsid w:val="00724DAD"/>
    <w:rsid w:val="007250B4"/>
    <w:rsid w:val="00725473"/>
    <w:rsid w:val="00726CC1"/>
    <w:rsid w:val="0072739C"/>
    <w:rsid w:val="00727BB7"/>
    <w:rsid w:val="00730944"/>
    <w:rsid w:val="00730B0B"/>
    <w:rsid w:val="00730B7B"/>
    <w:rsid w:val="00732C08"/>
    <w:rsid w:val="0073323C"/>
    <w:rsid w:val="00733E46"/>
    <w:rsid w:val="007347DE"/>
    <w:rsid w:val="00734CE6"/>
    <w:rsid w:val="007353B6"/>
    <w:rsid w:val="007357CE"/>
    <w:rsid w:val="007357DA"/>
    <w:rsid w:val="007358FC"/>
    <w:rsid w:val="00736A00"/>
    <w:rsid w:val="00736CD1"/>
    <w:rsid w:val="00737187"/>
    <w:rsid w:val="00737990"/>
    <w:rsid w:val="00737B92"/>
    <w:rsid w:val="00737D80"/>
    <w:rsid w:val="007401CB"/>
    <w:rsid w:val="00740F35"/>
    <w:rsid w:val="0074168E"/>
    <w:rsid w:val="007421BC"/>
    <w:rsid w:val="007439A1"/>
    <w:rsid w:val="00743AC8"/>
    <w:rsid w:val="00743C31"/>
    <w:rsid w:val="00744671"/>
    <w:rsid w:val="00744E12"/>
    <w:rsid w:val="0074519C"/>
    <w:rsid w:val="00745534"/>
    <w:rsid w:val="00745C4E"/>
    <w:rsid w:val="00745D69"/>
    <w:rsid w:val="00745F0B"/>
    <w:rsid w:val="00746204"/>
    <w:rsid w:val="0074644D"/>
    <w:rsid w:val="007464DE"/>
    <w:rsid w:val="00746E6A"/>
    <w:rsid w:val="00746FA5"/>
    <w:rsid w:val="0074736A"/>
    <w:rsid w:val="00750E4C"/>
    <w:rsid w:val="00751874"/>
    <w:rsid w:val="00752684"/>
    <w:rsid w:val="00752694"/>
    <w:rsid w:val="0075295C"/>
    <w:rsid w:val="00752F62"/>
    <w:rsid w:val="00753016"/>
    <w:rsid w:val="00753A3F"/>
    <w:rsid w:val="00755912"/>
    <w:rsid w:val="00756782"/>
    <w:rsid w:val="00757192"/>
    <w:rsid w:val="007572D1"/>
    <w:rsid w:val="007579E9"/>
    <w:rsid w:val="00757E88"/>
    <w:rsid w:val="00760233"/>
    <w:rsid w:val="00760961"/>
    <w:rsid w:val="00761110"/>
    <w:rsid w:val="00761507"/>
    <w:rsid w:val="00764116"/>
    <w:rsid w:val="0076468C"/>
    <w:rsid w:val="00764814"/>
    <w:rsid w:val="00764FCF"/>
    <w:rsid w:val="007651AD"/>
    <w:rsid w:val="00765344"/>
    <w:rsid w:val="00765866"/>
    <w:rsid w:val="007658B2"/>
    <w:rsid w:val="00765A32"/>
    <w:rsid w:val="00765D1F"/>
    <w:rsid w:val="0076600C"/>
    <w:rsid w:val="00766808"/>
    <w:rsid w:val="007712C5"/>
    <w:rsid w:val="00771611"/>
    <w:rsid w:val="007744CE"/>
    <w:rsid w:val="007745A8"/>
    <w:rsid w:val="007747AC"/>
    <w:rsid w:val="00774EAD"/>
    <w:rsid w:val="007754B9"/>
    <w:rsid w:val="0077609C"/>
    <w:rsid w:val="00776D25"/>
    <w:rsid w:val="007770AA"/>
    <w:rsid w:val="00777554"/>
    <w:rsid w:val="00780259"/>
    <w:rsid w:val="00780CA0"/>
    <w:rsid w:val="00780D99"/>
    <w:rsid w:val="00781588"/>
    <w:rsid w:val="00781746"/>
    <w:rsid w:val="0078197F"/>
    <w:rsid w:val="00782FEA"/>
    <w:rsid w:val="00783AC4"/>
    <w:rsid w:val="0078419A"/>
    <w:rsid w:val="00784995"/>
    <w:rsid w:val="00784B06"/>
    <w:rsid w:val="007851CF"/>
    <w:rsid w:val="00785986"/>
    <w:rsid w:val="00787629"/>
    <w:rsid w:val="00787A31"/>
    <w:rsid w:val="0079156F"/>
    <w:rsid w:val="007918B1"/>
    <w:rsid w:val="00792988"/>
    <w:rsid w:val="00792A6D"/>
    <w:rsid w:val="00792AD1"/>
    <w:rsid w:val="00793344"/>
    <w:rsid w:val="007946AD"/>
    <w:rsid w:val="0079513E"/>
    <w:rsid w:val="00795720"/>
    <w:rsid w:val="00795A0B"/>
    <w:rsid w:val="00795FAC"/>
    <w:rsid w:val="00796BA5"/>
    <w:rsid w:val="00797C9F"/>
    <w:rsid w:val="007A06B5"/>
    <w:rsid w:val="007A0C85"/>
    <w:rsid w:val="007A0FBB"/>
    <w:rsid w:val="007A1086"/>
    <w:rsid w:val="007A1B27"/>
    <w:rsid w:val="007A202C"/>
    <w:rsid w:val="007A25E8"/>
    <w:rsid w:val="007A2B5F"/>
    <w:rsid w:val="007A38D1"/>
    <w:rsid w:val="007A404A"/>
    <w:rsid w:val="007A45CB"/>
    <w:rsid w:val="007A4AED"/>
    <w:rsid w:val="007A4E9B"/>
    <w:rsid w:val="007A5DEA"/>
    <w:rsid w:val="007A611B"/>
    <w:rsid w:val="007A66E0"/>
    <w:rsid w:val="007A7495"/>
    <w:rsid w:val="007A7852"/>
    <w:rsid w:val="007A7EE3"/>
    <w:rsid w:val="007A7F9A"/>
    <w:rsid w:val="007B0502"/>
    <w:rsid w:val="007B050C"/>
    <w:rsid w:val="007B0874"/>
    <w:rsid w:val="007B08D5"/>
    <w:rsid w:val="007B1210"/>
    <w:rsid w:val="007B1695"/>
    <w:rsid w:val="007B1FE4"/>
    <w:rsid w:val="007B22DC"/>
    <w:rsid w:val="007B32AA"/>
    <w:rsid w:val="007B32AD"/>
    <w:rsid w:val="007B3300"/>
    <w:rsid w:val="007B385F"/>
    <w:rsid w:val="007B4229"/>
    <w:rsid w:val="007B44ED"/>
    <w:rsid w:val="007B45A3"/>
    <w:rsid w:val="007B5640"/>
    <w:rsid w:val="007B6222"/>
    <w:rsid w:val="007B70AB"/>
    <w:rsid w:val="007C14FD"/>
    <w:rsid w:val="007C19C4"/>
    <w:rsid w:val="007C1A01"/>
    <w:rsid w:val="007C1A50"/>
    <w:rsid w:val="007C1E34"/>
    <w:rsid w:val="007C2211"/>
    <w:rsid w:val="007C3454"/>
    <w:rsid w:val="007C3691"/>
    <w:rsid w:val="007C3748"/>
    <w:rsid w:val="007C428F"/>
    <w:rsid w:val="007C4550"/>
    <w:rsid w:val="007C4E8E"/>
    <w:rsid w:val="007C51C4"/>
    <w:rsid w:val="007C51F0"/>
    <w:rsid w:val="007C5C56"/>
    <w:rsid w:val="007C63F8"/>
    <w:rsid w:val="007C6502"/>
    <w:rsid w:val="007C6754"/>
    <w:rsid w:val="007C6E53"/>
    <w:rsid w:val="007C6ED5"/>
    <w:rsid w:val="007C7139"/>
    <w:rsid w:val="007C718E"/>
    <w:rsid w:val="007C7537"/>
    <w:rsid w:val="007C7B73"/>
    <w:rsid w:val="007D0746"/>
    <w:rsid w:val="007D0B65"/>
    <w:rsid w:val="007D115B"/>
    <w:rsid w:val="007D12C4"/>
    <w:rsid w:val="007D1A51"/>
    <w:rsid w:val="007D216D"/>
    <w:rsid w:val="007D2CE5"/>
    <w:rsid w:val="007D32A7"/>
    <w:rsid w:val="007D33C1"/>
    <w:rsid w:val="007D3A4A"/>
    <w:rsid w:val="007D3E54"/>
    <w:rsid w:val="007D5029"/>
    <w:rsid w:val="007D50AC"/>
    <w:rsid w:val="007D5BCC"/>
    <w:rsid w:val="007D5FBE"/>
    <w:rsid w:val="007D5FD0"/>
    <w:rsid w:val="007D6D7C"/>
    <w:rsid w:val="007D753D"/>
    <w:rsid w:val="007D7AC5"/>
    <w:rsid w:val="007D7B0B"/>
    <w:rsid w:val="007E0DEE"/>
    <w:rsid w:val="007E1244"/>
    <w:rsid w:val="007E1528"/>
    <w:rsid w:val="007E2659"/>
    <w:rsid w:val="007E3103"/>
    <w:rsid w:val="007E310D"/>
    <w:rsid w:val="007E3870"/>
    <w:rsid w:val="007E3C4C"/>
    <w:rsid w:val="007E3D59"/>
    <w:rsid w:val="007E3F6E"/>
    <w:rsid w:val="007E45F3"/>
    <w:rsid w:val="007E48A0"/>
    <w:rsid w:val="007E4C30"/>
    <w:rsid w:val="007E549D"/>
    <w:rsid w:val="007E5B7E"/>
    <w:rsid w:val="007E6D5D"/>
    <w:rsid w:val="007E7561"/>
    <w:rsid w:val="007E7D46"/>
    <w:rsid w:val="007F0683"/>
    <w:rsid w:val="007F080D"/>
    <w:rsid w:val="007F0911"/>
    <w:rsid w:val="007F096C"/>
    <w:rsid w:val="007F1238"/>
    <w:rsid w:val="007F1386"/>
    <w:rsid w:val="007F1F87"/>
    <w:rsid w:val="007F2BA2"/>
    <w:rsid w:val="007F3906"/>
    <w:rsid w:val="007F48B4"/>
    <w:rsid w:val="007F4F93"/>
    <w:rsid w:val="007F5AAF"/>
    <w:rsid w:val="007F6C8A"/>
    <w:rsid w:val="007F737E"/>
    <w:rsid w:val="007F7E89"/>
    <w:rsid w:val="0080060C"/>
    <w:rsid w:val="00800784"/>
    <w:rsid w:val="0080137B"/>
    <w:rsid w:val="008016D9"/>
    <w:rsid w:val="00804153"/>
    <w:rsid w:val="00804B84"/>
    <w:rsid w:val="00804B92"/>
    <w:rsid w:val="00805277"/>
    <w:rsid w:val="00805DAE"/>
    <w:rsid w:val="00806981"/>
    <w:rsid w:val="00806E3F"/>
    <w:rsid w:val="008105F3"/>
    <w:rsid w:val="00810668"/>
    <w:rsid w:val="00811513"/>
    <w:rsid w:val="00811A13"/>
    <w:rsid w:val="008126AC"/>
    <w:rsid w:val="00812FF3"/>
    <w:rsid w:val="00814584"/>
    <w:rsid w:val="00814684"/>
    <w:rsid w:val="00815043"/>
    <w:rsid w:val="00815757"/>
    <w:rsid w:val="00816435"/>
    <w:rsid w:val="00816AAC"/>
    <w:rsid w:val="0081794C"/>
    <w:rsid w:val="00817C4D"/>
    <w:rsid w:val="008203F0"/>
    <w:rsid w:val="0082098A"/>
    <w:rsid w:val="00820993"/>
    <w:rsid w:val="008213AF"/>
    <w:rsid w:val="0082235E"/>
    <w:rsid w:val="008229C9"/>
    <w:rsid w:val="00822C38"/>
    <w:rsid w:val="00822FDB"/>
    <w:rsid w:val="008239C7"/>
    <w:rsid w:val="00823DE1"/>
    <w:rsid w:val="00824851"/>
    <w:rsid w:val="00824B2A"/>
    <w:rsid w:val="0082568B"/>
    <w:rsid w:val="008257F1"/>
    <w:rsid w:val="00825E14"/>
    <w:rsid w:val="00826470"/>
    <w:rsid w:val="008269DA"/>
    <w:rsid w:val="0082763A"/>
    <w:rsid w:val="00830A42"/>
    <w:rsid w:val="00830DEA"/>
    <w:rsid w:val="0083109B"/>
    <w:rsid w:val="00831628"/>
    <w:rsid w:val="00831911"/>
    <w:rsid w:val="00832DAB"/>
    <w:rsid w:val="0083315D"/>
    <w:rsid w:val="00833DC1"/>
    <w:rsid w:val="00833E9C"/>
    <w:rsid w:val="0083423E"/>
    <w:rsid w:val="00834A8C"/>
    <w:rsid w:val="00834DFE"/>
    <w:rsid w:val="008359F7"/>
    <w:rsid w:val="00836999"/>
    <w:rsid w:val="008375D1"/>
    <w:rsid w:val="00841633"/>
    <w:rsid w:val="00841A90"/>
    <w:rsid w:val="00841B35"/>
    <w:rsid w:val="008421A5"/>
    <w:rsid w:val="008425CC"/>
    <w:rsid w:val="008430A9"/>
    <w:rsid w:val="00843E27"/>
    <w:rsid w:val="0084463E"/>
    <w:rsid w:val="00845670"/>
    <w:rsid w:val="008456D9"/>
    <w:rsid w:val="00846726"/>
    <w:rsid w:val="008471AE"/>
    <w:rsid w:val="00847968"/>
    <w:rsid w:val="00850C42"/>
    <w:rsid w:val="008514BA"/>
    <w:rsid w:val="008514BD"/>
    <w:rsid w:val="00851A46"/>
    <w:rsid w:val="0085323B"/>
    <w:rsid w:val="00853578"/>
    <w:rsid w:val="00853865"/>
    <w:rsid w:val="00853B96"/>
    <w:rsid w:val="00855010"/>
    <w:rsid w:val="0085530D"/>
    <w:rsid w:val="00855995"/>
    <w:rsid w:val="00855DB4"/>
    <w:rsid w:val="00856038"/>
    <w:rsid w:val="00856C3B"/>
    <w:rsid w:val="008571BC"/>
    <w:rsid w:val="0085720C"/>
    <w:rsid w:val="008601F1"/>
    <w:rsid w:val="008607EA"/>
    <w:rsid w:val="00861881"/>
    <w:rsid w:val="00862312"/>
    <w:rsid w:val="0086252E"/>
    <w:rsid w:val="00862B68"/>
    <w:rsid w:val="00862F8B"/>
    <w:rsid w:val="00864A13"/>
    <w:rsid w:val="00866207"/>
    <w:rsid w:val="0086634A"/>
    <w:rsid w:val="008701D3"/>
    <w:rsid w:val="00870CBE"/>
    <w:rsid w:val="00871E42"/>
    <w:rsid w:val="00872291"/>
    <w:rsid w:val="00872380"/>
    <w:rsid w:val="0087268F"/>
    <w:rsid w:val="00872AF0"/>
    <w:rsid w:val="00873338"/>
    <w:rsid w:val="00873D0C"/>
    <w:rsid w:val="00874086"/>
    <w:rsid w:val="008743A3"/>
    <w:rsid w:val="00874900"/>
    <w:rsid w:val="008749DD"/>
    <w:rsid w:val="0087528F"/>
    <w:rsid w:val="00875584"/>
    <w:rsid w:val="008758E2"/>
    <w:rsid w:val="008761CE"/>
    <w:rsid w:val="008763CB"/>
    <w:rsid w:val="0087660A"/>
    <w:rsid w:val="00876687"/>
    <w:rsid w:val="0087727C"/>
    <w:rsid w:val="008772DD"/>
    <w:rsid w:val="0087770C"/>
    <w:rsid w:val="008779A0"/>
    <w:rsid w:val="0088077C"/>
    <w:rsid w:val="00882010"/>
    <w:rsid w:val="0088280A"/>
    <w:rsid w:val="00883954"/>
    <w:rsid w:val="0088442A"/>
    <w:rsid w:val="00884C92"/>
    <w:rsid w:val="0088598B"/>
    <w:rsid w:val="00886658"/>
    <w:rsid w:val="00886965"/>
    <w:rsid w:val="00887107"/>
    <w:rsid w:val="008879FA"/>
    <w:rsid w:val="00890036"/>
    <w:rsid w:val="00890523"/>
    <w:rsid w:val="00890E3F"/>
    <w:rsid w:val="00892B22"/>
    <w:rsid w:val="0089480F"/>
    <w:rsid w:val="00894D6F"/>
    <w:rsid w:val="00894F23"/>
    <w:rsid w:val="0089581F"/>
    <w:rsid w:val="00895DC2"/>
    <w:rsid w:val="008960BB"/>
    <w:rsid w:val="00896DF0"/>
    <w:rsid w:val="00897616"/>
    <w:rsid w:val="00897D90"/>
    <w:rsid w:val="008A01A2"/>
    <w:rsid w:val="008A02FF"/>
    <w:rsid w:val="008A03D0"/>
    <w:rsid w:val="008A16DA"/>
    <w:rsid w:val="008A1D5C"/>
    <w:rsid w:val="008A264F"/>
    <w:rsid w:val="008A26D7"/>
    <w:rsid w:val="008A2912"/>
    <w:rsid w:val="008A29E5"/>
    <w:rsid w:val="008A2B6E"/>
    <w:rsid w:val="008A2C3C"/>
    <w:rsid w:val="008A2EF7"/>
    <w:rsid w:val="008A3126"/>
    <w:rsid w:val="008A3343"/>
    <w:rsid w:val="008A3C60"/>
    <w:rsid w:val="008A46C2"/>
    <w:rsid w:val="008A4A4C"/>
    <w:rsid w:val="008A4CFF"/>
    <w:rsid w:val="008A4DEE"/>
    <w:rsid w:val="008A5637"/>
    <w:rsid w:val="008A6E4A"/>
    <w:rsid w:val="008A6E6A"/>
    <w:rsid w:val="008A6E92"/>
    <w:rsid w:val="008A71B9"/>
    <w:rsid w:val="008A7EF9"/>
    <w:rsid w:val="008B02FE"/>
    <w:rsid w:val="008B0505"/>
    <w:rsid w:val="008B093A"/>
    <w:rsid w:val="008B0FFB"/>
    <w:rsid w:val="008B1410"/>
    <w:rsid w:val="008B16B7"/>
    <w:rsid w:val="008B18B3"/>
    <w:rsid w:val="008B1D54"/>
    <w:rsid w:val="008B2420"/>
    <w:rsid w:val="008B24F1"/>
    <w:rsid w:val="008B2E4D"/>
    <w:rsid w:val="008B3020"/>
    <w:rsid w:val="008B32CA"/>
    <w:rsid w:val="008B3682"/>
    <w:rsid w:val="008B45AB"/>
    <w:rsid w:val="008B5A5B"/>
    <w:rsid w:val="008B5E07"/>
    <w:rsid w:val="008B5EB7"/>
    <w:rsid w:val="008B61EC"/>
    <w:rsid w:val="008B6B5C"/>
    <w:rsid w:val="008B7197"/>
    <w:rsid w:val="008B7B9A"/>
    <w:rsid w:val="008C0E64"/>
    <w:rsid w:val="008C1519"/>
    <w:rsid w:val="008C1BF7"/>
    <w:rsid w:val="008C1DDA"/>
    <w:rsid w:val="008C1E09"/>
    <w:rsid w:val="008C283A"/>
    <w:rsid w:val="008C3B60"/>
    <w:rsid w:val="008C3BDA"/>
    <w:rsid w:val="008C76C3"/>
    <w:rsid w:val="008D0304"/>
    <w:rsid w:val="008D0BBD"/>
    <w:rsid w:val="008D12C5"/>
    <w:rsid w:val="008D130A"/>
    <w:rsid w:val="008D15FF"/>
    <w:rsid w:val="008D23E1"/>
    <w:rsid w:val="008D245A"/>
    <w:rsid w:val="008D2FCA"/>
    <w:rsid w:val="008D33CA"/>
    <w:rsid w:val="008D34E4"/>
    <w:rsid w:val="008D3796"/>
    <w:rsid w:val="008D4CB5"/>
    <w:rsid w:val="008D512F"/>
    <w:rsid w:val="008D59B2"/>
    <w:rsid w:val="008D5A24"/>
    <w:rsid w:val="008D63D8"/>
    <w:rsid w:val="008D6752"/>
    <w:rsid w:val="008D68B4"/>
    <w:rsid w:val="008D77BF"/>
    <w:rsid w:val="008D7C83"/>
    <w:rsid w:val="008E016E"/>
    <w:rsid w:val="008E0379"/>
    <w:rsid w:val="008E1689"/>
    <w:rsid w:val="008E1A95"/>
    <w:rsid w:val="008E1E00"/>
    <w:rsid w:val="008E2436"/>
    <w:rsid w:val="008E2F31"/>
    <w:rsid w:val="008E30E4"/>
    <w:rsid w:val="008E3116"/>
    <w:rsid w:val="008E3231"/>
    <w:rsid w:val="008E335A"/>
    <w:rsid w:val="008E3FAC"/>
    <w:rsid w:val="008E4006"/>
    <w:rsid w:val="008E41B7"/>
    <w:rsid w:val="008E5430"/>
    <w:rsid w:val="008E5922"/>
    <w:rsid w:val="008E6326"/>
    <w:rsid w:val="008E6B2F"/>
    <w:rsid w:val="008E6F2D"/>
    <w:rsid w:val="008E7DC5"/>
    <w:rsid w:val="008E7F12"/>
    <w:rsid w:val="008F0232"/>
    <w:rsid w:val="008F052E"/>
    <w:rsid w:val="008F1102"/>
    <w:rsid w:val="008F1732"/>
    <w:rsid w:val="008F232E"/>
    <w:rsid w:val="008F28EB"/>
    <w:rsid w:val="008F3B93"/>
    <w:rsid w:val="008F44D4"/>
    <w:rsid w:val="008F465F"/>
    <w:rsid w:val="008F48AD"/>
    <w:rsid w:val="008F4C2C"/>
    <w:rsid w:val="008F57F3"/>
    <w:rsid w:val="008F5A96"/>
    <w:rsid w:val="008F6146"/>
    <w:rsid w:val="008F64EA"/>
    <w:rsid w:val="008F6B9C"/>
    <w:rsid w:val="008F6C84"/>
    <w:rsid w:val="008F732F"/>
    <w:rsid w:val="008F7EA5"/>
    <w:rsid w:val="0090013E"/>
    <w:rsid w:val="00900A74"/>
    <w:rsid w:val="00900FAA"/>
    <w:rsid w:val="0090144C"/>
    <w:rsid w:val="009022E6"/>
    <w:rsid w:val="00902FED"/>
    <w:rsid w:val="00903DD5"/>
    <w:rsid w:val="009041F9"/>
    <w:rsid w:val="00906A35"/>
    <w:rsid w:val="009070D1"/>
    <w:rsid w:val="00907406"/>
    <w:rsid w:val="009102C3"/>
    <w:rsid w:val="00910660"/>
    <w:rsid w:val="00910769"/>
    <w:rsid w:val="00910E33"/>
    <w:rsid w:val="00910F9A"/>
    <w:rsid w:val="00911C02"/>
    <w:rsid w:val="0091254B"/>
    <w:rsid w:val="00912F17"/>
    <w:rsid w:val="00913073"/>
    <w:rsid w:val="009145DE"/>
    <w:rsid w:val="00914CCD"/>
    <w:rsid w:val="0091540B"/>
    <w:rsid w:val="00916C62"/>
    <w:rsid w:val="009171A8"/>
    <w:rsid w:val="009172A3"/>
    <w:rsid w:val="0092002B"/>
    <w:rsid w:val="0092029E"/>
    <w:rsid w:val="00920BD7"/>
    <w:rsid w:val="00921B8C"/>
    <w:rsid w:val="00922ECA"/>
    <w:rsid w:val="0092425C"/>
    <w:rsid w:val="009256FE"/>
    <w:rsid w:val="0092599E"/>
    <w:rsid w:val="00926188"/>
    <w:rsid w:val="00926380"/>
    <w:rsid w:val="00926512"/>
    <w:rsid w:val="009268C7"/>
    <w:rsid w:val="0092741C"/>
    <w:rsid w:val="00927911"/>
    <w:rsid w:val="00927E17"/>
    <w:rsid w:val="00927F08"/>
    <w:rsid w:val="00930040"/>
    <w:rsid w:val="00930A3E"/>
    <w:rsid w:val="00932A41"/>
    <w:rsid w:val="00932A52"/>
    <w:rsid w:val="009350A2"/>
    <w:rsid w:val="00935139"/>
    <w:rsid w:val="00935C84"/>
    <w:rsid w:val="009363FC"/>
    <w:rsid w:val="00936B9A"/>
    <w:rsid w:val="00936F4F"/>
    <w:rsid w:val="009370F5"/>
    <w:rsid w:val="00937797"/>
    <w:rsid w:val="00937F43"/>
    <w:rsid w:val="00937F74"/>
    <w:rsid w:val="00940A33"/>
    <w:rsid w:val="00940AB1"/>
    <w:rsid w:val="00940E26"/>
    <w:rsid w:val="0094136B"/>
    <w:rsid w:val="00941F53"/>
    <w:rsid w:val="00942C44"/>
    <w:rsid w:val="0094680C"/>
    <w:rsid w:val="009468B5"/>
    <w:rsid w:val="0094740E"/>
    <w:rsid w:val="00947AFD"/>
    <w:rsid w:val="009507D8"/>
    <w:rsid w:val="00950A32"/>
    <w:rsid w:val="00951252"/>
    <w:rsid w:val="009513FC"/>
    <w:rsid w:val="00951B07"/>
    <w:rsid w:val="00951D1F"/>
    <w:rsid w:val="00951D3C"/>
    <w:rsid w:val="009531F3"/>
    <w:rsid w:val="00953220"/>
    <w:rsid w:val="0095339E"/>
    <w:rsid w:val="009534A5"/>
    <w:rsid w:val="00954430"/>
    <w:rsid w:val="00954842"/>
    <w:rsid w:val="00955313"/>
    <w:rsid w:val="0095547C"/>
    <w:rsid w:val="00956293"/>
    <w:rsid w:val="00957F84"/>
    <w:rsid w:val="0096009A"/>
    <w:rsid w:val="00960126"/>
    <w:rsid w:val="00960296"/>
    <w:rsid w:val="00960444"/>
    <w:rsid w:val="009608E6"/>
    <w:rsid w:val="00960B24"/>
    <w:rsid w:val="00960CAC"/>
    <w:rsid w:val="00961015"/>
    <w:rsid w:val="00961B35"/>
    <w:rsid w:val="00961C90"/>
    <w:rsid w:val="0096266D"/>
    <w:rsid w:val="009629B7"/>
    <w:rsid w:val="00962EE1"/>
    <w:rsid w:val="0096499E"/>
    <w:rsid w:val="00964F43"/>
    <w:rsid w:val="0096515D"/>
    <w:rsid w:val="0096516B"/>
    <w:rsid w:val="009656A4"/>
    <w:rsid w:val="0097020E"/>
    <w:rsid w:val="009706A0"/>
    <w:rsid w:val="00970F4C"/>
    <w:rsid w:val="00972C0F"/>
    <w:rsid w:val="009730B8"/>
    <w:rsid w:val="009741A9"/>
    <w:rsid w:val="00974E02"/>
    <w:rsid w:val="00975097"/>
    <w:rsid w:val="009752A7"/>
    <w:rsid w:val="00976255"/>
    <w:rsid w:val="0097649B"/>
    <w:rsid w:val="00976650"/>
    <w:rsid w:val="0097699F"/>
    <w:rsid w:val="009773A1"/>
    <w:rsid w:val="009809B1"/>
    <w:rsid w:val="0098230F"/>
    <w:rsid w:val="00982ED3"/>
    <w:rsid w:val="00983BC9"/>
    <w:rsid w:val="00983D38"/>
    <w:rsid w:val="0098422F"/>
    <w:rsid w:val="00984D99"/>
    <w:rsid w:val="00985D4D"/>
    <w:rsid w:val="00986198"/>
    <w:rsid w:val="0098665C"/>
    <w:rsid w:val="00986EFC"/>
    <w:rsid w:val="00990373"/>
    <w:rsid w:val="00991289"/>
    <w:rsid w:val="009912CC"/>
    <w:rsid w:val="00992892"/>
    <w:rsid w:val="009930FE"/>
    <w:rsid w:val="00993E15"/>
    <w:rsid w:val="00994CD2"/>
    <w:rsid w:val="009954B8"/>
    <w:rsid w:val="00995579"/>
    <w:rsid w:val="009963F5"/>
    <w:rsid w:val="0099675E"/>
    <w:rsid w:val="0099687C"/>
    <w:rsid w:val="00997572"/>
    <w:rsid w:val="009975D5"/>
    <w:rsid w:val="00997E16"/>
    <w:rsid w:val="009A0F73"/>
    <w:rsid w:val="009A121D"/>
    <w:rsid w:val="009A13A3"/>
    <w:rsid w:val="009A193C"/>
    <w:rsid w:val="009A1A62"/>
    <w:rsid w:val="009A1C9A"/>
    <w:rsid w:val="009A20A9"/>
    <w:rsid w:val="009A25AA"/>
    <w:rsid w:val="009A311B"/>
    <w:rsid w:val="009A33F9"/>
    <w:rsid w:val="009A341B"/>
    <w:rsid w:val="009A42F2"/>
    <w:rsid w:val="009A4852"/>
    <w:rsid w:val="009A5F48"/>
    <w:rsid w:val="009A6123"/>
    <w:rsid w:val="009A787F"/>
    <w:rsid w:val="009A7AE8"/>
    <w:rsid w:val="009A7D36"/>
    <w:rsid w:val="009B06FC"/>
    <w:rsid w:val="009B0CA7"/>
    <w:rsid w:val="009B1804"/>
    <w:rsid w:val="009B1903"/>
    <w:rsid w:val="009B281E"/>
    <w:rsid w:val="009B3281"/>
    <w:rsid w:val="009B3785"/>
    <w:rsid w:val="009B421A"/>
    <w:rsid w:val="009B426F"/>
    <w:rsid w:val="009B57E1"/>
    <w:rsid w:val="009B6020"/>
    <w:rsid w:val="009B6125"/>
    <w:rsid w:val="009B633B"/>
    <w:rsid w:val="009B79DB"/>
    <w:rsid w:val="009C0423"/>
    <w:rsid w:val="009C04E5"/>
    <w:rsid w:val="009C1EF8"/>
    <w:rsid w:val="009C1F89"/>
    <w:rsid w:val="009C22EB"/>
    <w:rsid w:val="009C25DF"/>
    <w:rsid w:val="009C2AA1"/>
    <w:rsid w:val="009C31E9"/>
    <w:rsid w:val="009C40AD"/>
    <w:rsid w:val="009C514C"/>
    <w:rsid w:val="009C5A93"/>
    <w:rsid w:val="009C5FDE"/>
    <w:rsid w:val="009C67EC"/>
    <w:rsid w:val="009C6CE2"/>
    <w:rsid w:val="009C6E46"/>
    <w:rsid w:val="009D05AA"/>
    <w:rsid w:val="009D0D5B"/>
    <w:rsid w:val="009D0D5D"/>
    <w:rsid w:val="009D1298"/>
    <w:rsid w:val="009D1717"/>
    <w:rsid w:val="009D1FDD"/>
    <w:rsid w:val="009D3AE5"/>
    <w:rsid w:val="009D40CE"/>
    <w:rsid w:val="009D464B"/>
    <w:rsid w:val="009D4B79"/>
    <w:rsid w:val="009D643F"/>
    <w:rsid w:val="009D7A19"/>
    <w:rsid w:val="009E0741"/>
    <w:rsid w:val="009E12D2"/>
    <w:rsid w:val="009E1400"/>
    <w:rsid w:val="009E184F"/>
    <w:rsid w:val="009E2DF7"/>
    <w:rsid w:val="009E3353"/>
    <w:rsid w:val="009E4194"/>
    <w:rsid w:val="009E4370"/>
    <w:rsid w:val="009E4B90"/>
    <w:rsid w:val="009E5BF4"/>
    <w:rsid w:val="009E6D4E"/>
    <w:rsid w:val="009E6D92"/>
    <w:rsid w:val="009F298E"/>
    <w:rsid w:val="009F3647"/>
    <w:rsid w:val="009F3836"/>
    <w:rsid w:val="009F3A99"/>
    <w:rsid w:val="009F42A4"/>
    <w:rsid w:val="009F48DD"/>
    <w:rsid w:val="009F4D6A"/>
    <w:rsid w:val="009F5FC5"/>
    <w:rsid w:val="009F642C"/>
    <w:rsid w:val="009F649A"/>
    <w:rsid w:val="009F6A46"/>
    <w:rsid w:val="009F766E"/>
    <w:rsid w:val="00A000EF"/>
    <w:rsid w:val="00A0047E"/>
    <w:rsid w:val="00A0057A"/>
    <w:rsid w:val="00A00D7A"/>
    <w:rsid w:val="00A00E36"/>
    <w:rsid w:val="00A01725"/>
    <w:rsid w:val="00A01737"/>
    <w:rsid w:val="00A01CF4"/>
    <w:rsid w:val="00A0219B"/>
    <w:rsid w:val="00A02D46"/>
    <w:rsid w:val="00A02D69"/>
    <w:rsid w:val="00A035CD"/>
    <w:rsid w:val="00A03EB8"/>
    <w:rsid w:val="00A04464"/>
    <w:rsid w:val="00A04469"/>
    <w:rsid w:val="00A05D35"/>
    <w:rsid w:val="00A06AAD"/>
    <w:rsid w:val="00A07007"/>
    <w:rsid w:val="00A071F6"/>
    <w:rsid w:val="00A1012B"/>
    <w:rsid w:val="00A11097"/>
    <w:rsid w:val="00A11273"/>
    <w:rsid w:val="00A11616"/>
    <w:rsid w:val="00A11B83"/>
    <w:rsid w:val="00A12257"/>
    <w:rsid w:val="00A12AA7"/>
    <w:rsid w:val="00A13235"/>
    <w:rsid w:val="00A13739"/>
    <w:rsid w:val="00A13812"/>
    <w:rsid w:val="00A1411E"/>
    <w:rsid w:val="00A15AFD"/>
    <w:rsid w:val="00A15C03"/>
    <w:rsid w:val="00A16665"/>
    <w:rsid w:val="00A166F7"/>
    <w:rsid w:val="00A16944"/>
    <w:rsid w:val="00A176D5"/>
    <w:rsid w:val="00A17770"/>
    <w:rsid w:val="00A17AEB"/>
    <w:rsid w:val="00A20618"/>
    <w:rsid w:val="00A20D17"/>
    <w:rsid w:val="00A20D69"/>
    <w:rsid w:val="00A212A8"/>
    <w:rsid w:val="00A21821"/>
    <w:rsid w:val="00A21895"/>
    <w:rsid w:val="00A226C6"/>
    <w:rsid w:val="00A23993"/>
    <w:rsid w:val="00A24B4A"/>
    <w:rsid w:val="00A24D2D"/>
    <w:rsid w:val="00A2599B"/>
    <w:rsid w:val="00A25F95"/>
    <w:rsid w:val="00A2672E"/>
    <w:rsid w:val="00A274F8"/>
    <w:rsid w:val="00A27F1F"/>
    <w:rsid w:val="00A304C6"/>
    <w:rsid w:val="00A30801"/>
    <w:rsid w:val="00A30E6E"/>
    <w:rsid w:val="00A31150"/>
    <w:rsid w:val="00A31226"/>
    <w:rsid w:val="00A3143E"/>
    <w:rsid w:val="00A31D18"/>
    <w:rsid w:val="00A31D1F"/>
    <w:rsid w:val="00A31FE6"/>
    <w:rsid w:val="00A32760"/>
    <w:rsid w:val="00A33252"/>
    <w:rsid w:val="00A337FA"/>
    <w:rsid w:val="00A3395C"/>
    <w:rsid w:val="00A33EF2"/>
    <w:rsid w:val="00A347A2"/>
    <w:rsid w:val="00A35020"/>
    <w:rsid w:val="00A37922"/>
    <w:rsid w:val="00A37D27"/>
    <w:rsid w:val="00A37F03"/>
    <w:rsid w:val="00A40087"/>
    <w:rsid w:val="00A410C0"/>
    <w:rsid w:val="00A412FE"/>
    <w:rsid w:val="00A4168D"/>
    <w:rsid w:val="00A41E6A"/>
    <w:rsid w:val="00A42FCD"/>
    <w:rsid w:val="00A430FA"/>
    <w:rsid w:val="00A43967"/>
    <w:rsid w:val="00A43C48"/>
    <w:rsid w:val="00A446E5"/>
    <w:rsid w:val="00A44DCB"/>
    <w:rsid w:val="00A44F59"/>
    <w:rsid w:val="00A45507"/>
    <w:rsid w:val="00A458C4"/>
    <w:rsid w:val="00A45BBC"/>
    <w:rsid w:val="00A45CCD"/>
    <w:rsid w:val="00A463E8"/>
    <w:rsid w:val="00A4719F"/>
    <w:rsid w:val="00A4726F"/>
    <w:rsid w:val="00A47AEC"/>
    <w:rsid w:val="00A47EFE"/>
    <w:rsid w:val="00A502B0"/>
    <w:rsid w:val="00A50894"/>
    <w:rsid w:val="00A50A6B"/>
    <w:rsid w:val="00A51032"/>
    <w:rsid w:val="00A5255F"/>
    <w:rsid w:val="00A526C3"/>
    <w:rsid w:val="00A52995"/>
    <w:rsid w:val="00A52BAF"/>
    <w:rsid w:val="00A52C04"/>
    <w:rsid w:val="00A53155"/>
    <w:rsid w:val="00A54472"/>
    <w:rsid w:val="00A54CDE"/>
    <w:rsid w:val="00A55717"/>
    <w:rsid w:val="00A60080"/>
    <w:rsid w:val="00A60654"/>
    <w:rsid w:val="00A60667"/>
    <w:rsid w:val="00A606D6"/>
    <w:rsid w:val="00A60E7F"/>
    <w:rsid w:val="00A61115"/>
    <w:rsid w:val="00A611DA"/>
    <w:rsid w:val="00A613E0"/>
    <w:rsid w:val="00A619F6"/>
    <w:rsid w:val="00A62363"/>
    <w:rsid w:val="00A63666"/>
    <w:rsid w:val="00A6405E"/>
    <w:rsid w:val="00A64CCB"/>
    <w:rsid w:val="00A64F09"/>
    <w:rsid w:val="00A650E4"/>
    <w:rsid w:val="00A6638C"/>
    <w:rsid w:val="00A67328"/>
    <w:rsid w:val="00A67390"/>
    <w:rsid w:val="00A674A6"/>
    <w:rsid w:val="00A67BAA"/>
    <w:rsid w:val="00A67C40"/>
    <w:rsid w:val="00A67FDF"/>
    <w:rsid w:val="00A700BE"/>
    <w:rsid w:val="00A7089C"/>
    <w:rsid w:val="00A70A65"/>
    <w:rsid w:val="00A71159"/>
    <w:rsid w:val="00A715C5"/>
    <w:rsid w:val="00A71E05"/>
    <w:rsid w:val="00A71F9E"/>
    <w:rsid w:val="00A72E30"/>
    <w:rsid w:val="00A73C12"/>
    <w:rsid w:val="00A749B6"/>
    <w:rsid w:val="00A74EA3"/>
    <w:rsid w:val="00A752CA"/>
    <w:rsid w:val="00A753B0"/>
    <w:rsid w:val="00A75616"/>
    <w:rsid w:val="00A7582D"/>
    <w:rsid w:val="00A759B4"/>
    <w:rsid w:val="00A75C0C"/>
    <w:rsid w:val="00A75C36"/>
    <w:rsid w:val="00A75FD1"/>
    <w:rsid w:val="00A768ED"/>
    <w:rsid w:val="00A777FC"/>
    <w:rsid w:val="00A8147A"/>
    <w:rsid w:val="00A81E13"/>
    <w:rsid w:val="00A825BE"/>
    <w:rsid w:val="00A827C0"/>
    <w:rsid w:val="00A8280E"/>
    <w:rsid w:val="00A8354F"/>
    <w:rsid w:val="00A838B6"/>
    <w:rsid w:val="00A838F0"/>
    <w:rsid w:val="00A83C98"/>
    <w:rsid w:val="00A84A2D"/>
    <w:rsid w:val="00A85353"/>
    <w:rsid w:val="00A85B60"/>
    <w:rsid w:val="00A862D2"/>
    <w:rsid w:val="00A86933"/>
    <w:rsid w:val="00A87624"/>
    <w:rsid w:val="00A87CC8"/>
    <w:rsid w:val="00A903BD"/>
    <w:rsid w:val="00A905DF"/>
    <w:rsid w:val="00A91BC3"/>
    <w:rsid w:val="00A920CA"/>
    <w:rsid w:val="00A923F5"/>
    <w:rsid w:val="00A928DD"/>
    <w:rsid w:val="00A92912"/>
    <w:rsid w:val="00A92E9E"/>
    <w:rsid w:val="00A92FD0"/>
    <w:rsid w:val="00A94023"/>
    <w:rsid w:val="00A94AB4"/>
    <w:rsid w:val="00A94AF0"/>
    <w:rsid w:val="00A96341"/>
    <w:rsid w:val="00A9659B"/>
    <w:rsid w:val="00A96C09"/>
    <w:rsid w:val="00A975E9"/>
    <w:rsid w:val="00A97639"/>
    <w:rsid w:val="00A97CE6"/>
    <w:rsid w:val="00AA0A00"/>
    <w:rsid w:val="00AA0C82"/>
    <w:rsid w:val="00AA1A0E"/>
    <w:rsid w:val="00AA3A9A"/>
    <w:rsid w:val="00AA4145"/>
    <w:rsid w:val="00AA516D"/>
    <w:rsid w:val="00AA691F"/>
    <w:rsid w:val="00AA6B43"/>
    <w:rsid w:val="00AA6EED"/>
    <w:rsid w:val="00AA7C2A"/>
    <w:rsid w:val="00AB12A0"/>
    <w:rsid w:val="00AB2A50"/>
    <w:rsid w:val="00AB2C4B"/>
    <w:rsid w:val="00AB31B8"/>
    <w:rsid w:val="00AB35B4"/>
    <w:rsid w:val="00AB3693"/>
    <w:rsid w:val="00AB6F67"/>
    <w:rsid w:val="00AB7722"/>
    <w:rsid w:val="00AB7AF0"/>
    <w:rsid w:val="00AC045D"/>
    <w:rsid w:val="00AC0B38"/>
    <w:rsid w:val="00AC151D"/>
    <w:rsid w:val="00AC1589"/>
    <w:rsid w:val="00AC1C32"/>
    <w:rsid w:val="00AC2467"/>
    <w:rsid w:val="00AC263E"/>
    <w:rsid w:val="00AC2B8B"/>
    <w:rsid w:val="00AC3164"/>
    <w:rsid w:val="00AC31CF"/>
    <w:rsid w:val="00AC3E47"/>
    <w:rsid w:val="00AC3E70"/>
    <w:rsid w:val="00AC3F74"/>
    <w:rsid w:val="00AC43BC"/>
    <w:rsid w:val="00AC54A0"/>
    <w:rsid w:val="00AC5AFF"/>
    <w:rsid w:val="00AC5EF7"/>
    <w:rsid w:val="00AC5F02"/>
    <w:rsid w:val="00AC7613"/>
    <w:rsid w:val="00AC7937"/>
    <w:rsid w:val="00AC7C1A"/>
    <w:rsid w:val="00AD0A8A"/>
    <w:rsid w:val="00AD0DE5"/>
    <w:rsid w:val="00AD0F57"/>
    <w:rsid w:val="00AD1887"/>
    <w:rsid w:val="00AD2822"/>
    <w:rsid w:val="00AD2F9F"/>
    <w:rsid w:val="00AD38C5"/>
    <w:rsid w:val="00AD4A4D"/>
    <w:rsid w:val="00AD52EF"/>
    <w:rsid w:val="00AD54C3"/>
    <w:rsid w:val="00AD5669"/>
    <w:rsid w:val="00AD5A7D"/>
    <w:rsid w:val="00AD62C1"/>
    <w:rsid w:val="00AD67D2"/>
    <w:rsid w:val="00AD6AAE"/>
    <w:rsid w:val="00AD6BC0"/>
    <w:rsid w:val="00AD7559"/>
    <w:rsid w:val="00AD7CEC"/>
    <w:rsid w:val="00AE0428"/>
    <w:rsid w:val="00AE06E0"/>
    <w:rsid w:val="00AE0719"/>
    <w:rsid w:val="00AE07BF"/>
    <w:rsid w:val="00AE0A1F"/>
    <w:rsid w:val="00AE0E30"/>
    <w:rsid w:val="00AE1AE2"/>
    <w:rsid w:val="00AE1C2E"/>
    <w:rsid w:val="00AE3652"/>
    <w:rsid w:val="00AE4344"/>
    <w:rsid w:val="00AE5DE9"/>
    <w:rsid w:val="00AE6062"/>
    <w:rsid w:val="00AE697E"/>
    <w:rsid w:val="00AE6D85"/>
    <w:rsid w:val="00AF00B1"/>
    <w:rsid w:val="00AF0FCE"/>
    <w:rsid w:val="00AF25BF"/>
    <w:rsid w:val="00AF2A47"/>
    <w:rsid w:val="00AF2BDA"/>
    <w:rsid w:val="00AF2DD8"/>
    <w:rsid w:val="00AF31D3"/>
    <w:rsid w:val="00AF39D2"/>
    <w:rsid w:val="00AF444A"/>
    <w:rsid w:val="00AF4FE7"/>
    <w:rsid w:val="00AF526D"/>
    <w:rsid w:val="00AF5393"/>
    <w:rsid w:val="00AF5401"/>
    <w:rsid w:val="00AF60FC"/>
    <w:rsid w:val="00AF7831"/>
    <w:rsid w:val="00AF792F"/>
    <w:rsid w:val="00B001DA"/>
    <w:rsid w:val="00B0054E"/>
    <w:rsid w:val="00B0298B"/>
    <w:rsid w:val="00B039C4"/>
    <w:rsid w:val="00B03B9F"/>
    <w:rsid w:val="00B03C82"/>
    <w:rsid w:val="00B03EFD"/>
    <w:rsid w:val="00B03F6F"/>
    <w:rsid w:val="00B0590A"/>
    <w:rsid w:val="00B05C36"/>
    <w:rsid w:val="00B060CC"/>
    <w:rsid w:val="00B076BB"/>
    <w:rsid w:val="00B0770E"/>
    <w:rsid w:val="00B100FF"/>
    <w:rsid w:val="00B106C3"/>
    <w:rsid w:val="00B10E36"/>
    <w:rsid w:val="00B10F17"/>
    <w:rsid w:val="00B115C0"/>
    <w:rsid w:val="00B11C49"/>
    <w:rsid w:val="00B11D09"/>
    <w:rsid w:val="00B128AF"/>
    <w:rsid w:val="00B12EE4"/>
    <w:rsid w:val="00B13174"/>
    <w:rsid w:val="00B137A5"/>
    <w:rsid w:val="00B13AE8"/>
    <w:rsid w:val="00B13E22"/>
    <w:rsid w:val="00B13E65"/>
    <w:rsid w:val="00B1476D"/>
    <w:rsid w:val="00B150BF"/>
    <w:rsid w:val="00B15940"/>
    <w:rsid w:val="00B20699"/>
    <w:rsid w:val="00B20D72"/>
    <w:rsid w:val="00B215BB"/>
    <w:rsid w:val="00B21CA6"/>
    <w:rsid w:val="00B22B9D"/>
    <w:rsid w:val="00B248FE"/>
    <w:rsid w:val="00B24A18"/>
    <w:rsid w:val="00B2540D"/>
    <w:rsid w:val="00B25CF5"/>
    <w:rsid w:val="00B261AF"/>
    <w:rsid w:val="00B268B0"/>
    <w:rsid w:val="00B268C3"/>
    <w:rsid w:val="00B269C4"/>
    <w:rsid w:val="00B26CD3"/>
    <w:rsid w:val="00B270F3"/>
    <w:rsid w:val="00B27647"/>
    <w:rsid w:val="00B27D58"/>
    <w:rsid w:val="00B27E13"/>
    <w:rsid w:val="00B3053F"/>
    <w:rsid w:val="00B31102"/>
    <w:rsid w:val="00B31B19"/>
    <w:rsid w:val="00B31D87"/>
    <w:rsid w:val="00B32CE2"/>
    <w:rsid w:val="00B32E68"/>
    <w:rsid w:val="00B33571"/>
    <w:rsid w:val="00B335E0"/>
    <w:rsid w:val="00B34560"/>
    <w:rsid w:val="00B34917"/>
    <w:rsid w:val="00B34D4D"/>
    <w:rsid w:val="00B35412"/>
    <w:rsid w:val="00B354DF"/>
    <w:rsid w:val="00B3551C"/>
    <w:rsid w:val="00B36497"/>
    <w:rsid w:val="00B367AC"/>
    <w:rsid w:val="00B37238"/>
    <w:rsid w:val="00B3740E"/>
    <w:rsid w:val="00B37480"/>
    <w:rsid w:val="00B37E0B"/>
    <w:rsid w:val="00B37EEA"/>
    <w:rsid w:val="00B402C3"/>
    <w:rsid w:val="00B41569"/>
    <w:rsid w:val="00B4184A"/>
    <w:rsid w:val="00B41F3C"/>
    <w:rsid w:val="00B421BA"/>
    <w:rsid w:val="00B42DF4"/>
    <w:rsid w:val="00B43B69"/>
    <w:rsid w:val="00B446B6"/>
    <w:rsid w:val="00B46AC2"/>
    <w:rsid w:val="00B470FB"/>
    <w:rsid w:val="00B4741D"/>
    <w:rsid w:val="00B47483"/>
    <w:rsid w:val="00B50AFA"/>
    <w:rsid w:val="00B51322"/>
    <w:rsid w:val="00B51552"/>
    <w:rsid w:val="00B51662"/>
    <w:rsid w:val="00B51B32"/>
    <w:rsid w:val="00B53808"/>
    <w:rsid w:val="00B540A0"/>
    <w:rsid w:val="00B5455C"/>
    <w:rsid w:val="00B54B67"/>
    <w:rsid w:val="00B55298"/>
    <w:rsid w:val="00B55391"/>
    <w:rsid w:val="00B55C3B"/>
    <w:rsid w:val="00B563E5"/>
    <w:rsid w:val="00B568E6"/>
    <w:rsid w:val="00B57FDB"/>
    <w:rsid w:val="00B6052C"/>
    <w:rsid w:val="00B606B5"/>
    <w:rsid w:val="00B60802"/>
    <w:rsid w:val="00B6085E"/>
    <w:rsid w:val="00B60EBD"/>
    <w:rsid w:val="00B626E3"/>
    <w:rsid w:val="00B62938"/>
    <w:rsid w:val="00B62D33"/>
    <w:rsid w:val="00B6332D"/>
    <w:rsid w:val="00B656CA"/>
    <w:rsid w:val="00B657F7"/>
    <w:rsid w:val="00B670D9"/>
    <w:rsid w:val="00B67923"/>
    <w:rsid w:val="00B70227"/>
    <w:rsid w:val="00B70352"/>
    <w:rsid w:val="00B70826"/>
    <w:rsid w:val="00B73251"/>
    <w:rsid w:val="00B76337"/>
    <w:rsid w:val="00B7664A"/>
    <w:rsid w:val="00B770DB"/>
    <w:rsid w:val="00B77643"/>
    <w:rsid w:val="00B8064C"/>
    <w:rsid w:val="00B80CB0"/>
    <w:rsid w:val="00B8150D"/>
    <w:rsid w:val="00B817A4"/>
    <w:rsid w:val="00B818E4"/>
    <w:rsid w:val="00B81962"/>
    <w:rsid w:val="00B81ADB"/>
    <w:rsid w:val="00B82F6F"/>
    <w:rsid w:val="00B8323C"/>
    <w:rsid w:val="00B83C09"/>
    <w:rsid w:val="00B84F84"/>
    <w:rsid w:val="00B86136"/>
    <w:rsid w:val="00B862C2"/>
    <w:rsid w:val="00B86443"/>
    <w:rsid w:val="00B86A3C"/>
    <w:rsid w:val="00B8727E"/>
    <w:rsid w:val="00B876DD"/>
    <w:rsid w:val="00B877B4"/>
    <w:rsid w:val="00B902DC"/>
    <w:rsid w:val="00B90B38"/>
    <w:rsid w:val="00B912DA"/>
    <w:rsid w:val="00B9143D"/>
    <w:rsid w:val="00B9157F"/>
    <w:rsid w:val="00B91D93"/>
    <w:rsid w:val="00B931A0"/>
    <w:rsid w:val="00B93C26"/>
    <w:rsid w:val="00B93E5F"/>
    <w:rsid w:val="00B94C6A"/>
    <w:rsid w:val="00B94DCE"/>
    <w:rsid w:val="00B94FB7"/>
    <w:rsid w:val="00B95BEB"/>
    <w:rsid w:val="00B95C8C"/>
    <w:rsid w:val="00B97257"/>
    <w:rsid w:val="00B978AF"/>
    <w:rsid w:val="00B97901"/>
    <w:rsid w:val="00BA0C9C"/>
    <w:rsid w:val="00BA0F61"/>
    <w:rsid w:val="00BA1106"/>
    <w:rsid w:val="00BA1648"/>
    <w:rsid w:val="00BA2720"/>
    <w:rsid w:val="00BA2B64"/>
    <w:rsid w:val="00BA2C7C"/>
    <w:rsid w:val="00BA4769"/>
    <w:rsid w:val="00BA4939"/>
    <w:rsid w:val="00BA4AAC"/>
    <w:rsid w:val="00BA4CC8"/>
    <w:rsid w:val="00BA4EA1"/>
    <w:rsid w:val="00BA4EB4"/>
    <w:rsid w:val="00BA52C7"/>
    <w:rsid w:val="00BA77CF"/>
    <w:rsid w:val="00BA7941"/>
    <w:rsid w:val="00BA7949"/>
    <w:rsid w:val="00BA7C72"/>
    <w:rsid w:val="00BB0294"/>
    <w:rsid w:val="00BB1830"/>
    <w:rsid w:val="00BB2256"/>
    <w:rsid w:val="00BB2B87"/>
    <w:rsid w:val="00BB3287"/>
    <w:rsid w:val="00BB50A2"/>
    <w:rsid w:val="00BB5574"/>
    <w:rsid w:val="00BB55CA"/>
    <w:rsid w:val="00BB5C0A"/>
    <w:rsid w:val="00BB65EA"/>
    <w:rsid w:val="00BB6C67"/>
    <w:rsid w:val="00BB6CA2"/>
    <w:rsid w:val="00BB719C"/>
    <w:rsid w:val="00BC05DA"/>
    <w:rsid w:val="00BC0B25"/>
    <w:rsid w:val="00BC0C5B"/>
    <w:rsid w:val="00BC11F5"/>
    <w:rsid w:val="00BC14B5"/>
    <w:rsid w:val="00BC31E6"/>
    <w:rsid w:val="00BC33A2"/>
    <w:rsid w:val="00BC3557"/>
    <w:rsid w:val="00BC3CDE"/>
    <w:rsid w:val="00BC3DAA"/>
    <w:rsid w:val="00BC4739"/>
    <w:rsid w:val="00BC4D7D"/>
    <w:rsid w:val="00BC52C8"/>
    <w:rsid w:val="00BC58AF"/>
    <w:rsid w:val="00BC5EA8"/>
    <w:rsid w:val="00BC6798"/>
    <w:rsid w:val="00BD0586"/>
    <w:rsid w:val="00BD0AD0"/>
    <w:rsid w:val="00BD0E5E"/>
    <w:rsid w:val="00BD0FD6"/>
    <w:rsid w:val="00BD282C"/>
    <w:rsid w:val="00BD3B2F"/>
    <w:rsid w:val="00BD3BFE"/>
    <w:rsid w:val="00BD3F0B"/>
    <w:rsid w:val="00BD43E5"/>
    <w:rsid w:val="00BD4E23"/>
    <w:rsid w:val="00BD5E47"/>
    <w:rsid w:val="00BD6561"/>
    <w:rsid w:val="00BD6E95"/>
    <w:rsid w:val="00BD6EBB"/>
    <w:rsid w:val="00BD7423"/>
    <w:rsid w:val="00BD7F29"/>
    <w:rsid w:val="00BE01C8"/>
    <w:rsid w:val="00BE0234"/>
    <w:rsid w:val="00BE2F9D"/>
    <w:rsid w:val="00BE2FC2"/>
    <w:rsid w:val="00BE336F"/>
    <w:rsid w:val="00BE3922"/>
    <w:rsid w:val="00BE4306"/>
    <w:rsid w:val="00BE71B9"/>
    <w:rsid w:val="00BE7B0D"/>
    <w:rsid w:val="00BE7CC3"/>
    <w:rsid w:val="00BF07D9"/>
    <w:rsid w:val="00BF0820"/>
    <w:rsid w:val="00BF142A"/>
    <w:rsid w:val="00BF1507"/>
    <w:rsid w:val="00BF3795"/>
    <w:rsid w:val="00BF3C79"/>
    <w:rsid w:val="00BF44D3"/>
    <w:rsid w:val="00BF4BA2"/>
    <w:rsid w:val="00C000AE"/>
    <w:rsid w:val="00C01110"/>
    <w:rsid w:val="00C019FC"/>
    <w:rsid w:val="00C01EEF"/>
    <w:rsid w:val="00C028CC"/>
    <w:rsid w:val="00C029E2"/>
    <w:rsid w:val="00C02F73"/>
    <w:rsid w:val="00C037B9"/>
    <w:rsid w:val="00C038E3"/>
    <w:rsid w:val="00C04059"/>
    <w:rsid w:val="00C04D88"/>
    <w:rsid w:val="00C05712"/>
    <w:rsid w:val="00C06361"/>
    <w:rsid w:val="00C0716B"/>
    <w:rsid w:val="00C0726B"/>
    <w:rsid w:val="00C072B2"/>
    <w:rsid w:val="00C0777C"/>
    <w:rsid w:val="00C07F5F"/>
    <w:rsid w:val="00C1006F"/>
    <w:rsid w:val="00C100F2"/>
    <w:rsid w:val="00C10798"/>
    <w:rsid w:val="00C116F9"/>
    <w:rsid w:val="00C11BB1"/>
    <w:rsid w:val="00C11BD9"/>
    <w:rsid w:val="00C13EFB"/>
    <w:rsid w:val="00C146C6"/>
    <w:rsid w:val="00C14B1B"/>
    <w:rsid w:val="00C14C29"/>
    <w:rsid w:val="00C14D48"/>
    <w:rsid w:val="00C155EB"/>
    <w:rsid w:val="00C15D65"/>
    <w:rsid w:val="00C161F4"/>
    <w:rsid w:val="00C16819"/>
    <w:rsid w:val="00C1706F"/>
    <w:rsid w:val="00C17799"/>
    <w:rsid w:val="00C17A0C"/>
    <w:rsid w:val="00C17B79"/>
    <w:rsid w:val="00C17E94"/>
    <w:rsid w:val="00C207CA"/>
    <w:rsid w:val="00C20923"/>
    <w:rsid w:val="00C210F0"/>
    <w:rsid w:val="00C21457"/>
    <w:rsid w:val="00C21D0D"/>
    <w:rsid w:val="00C21DE8"/>
    <w:rsid w:val="00C22F7A"/>
    <w:rsid w:val="00C231E1"/>
    <w:rsid w:val="00C23720"/>
    <w:rsid w:val="00C23C16"/>
    <w:rsid w:val="00C241E8"/>
    <w:rsid w:val="00C25856"/>
    <w:rsid w:val="00C259F7"/>
    <w:rsid w:val="00C25BBA"/>
    <w:rsid w:val="00C25EA6"/>
    <w:rsid w:val="00C25FCF"/>
    <w:rsid w:val="00C262FF"/>
    <w:rsid w:val="00C26560"/>
    <w:rsid w:val="00C26742"/>
    <w:rsid w:val="00C26808"/>
    <w:rsid w:val="00C31B11"/>
    <w:rsid w:val="00C31D15"/>
    <w:rsid w:val="00C3441D"/>
    <w:rsid w:val="00C344CA"/>
    <w:rsid w:val="00C34970"/>
    <w:rsid w:val="00C356F7"/>
    <w:rsid w:val="00C36204"/>
    <w:rsid w:val="00C36D55"/>
    <w:rsid w:val="00C37C12"/>
    <w:rsid w:val="00C37E53"/>
    <w:rsid w:val="00C41153"/>
    <w:rsid w:val="00C4140C"/>
    <w:rsid w:val="00C41DFC"/>
    <w:rsid w:val="00C4220B"/>
    <w:rsid w:val="00C42310"/>
    <w:rsid w:val="00C43219"/>
    <w:rsid w:val="00C446DE"/>
    <w:rsid w:val="00C448F1"/>
    <w:rsid w:val="00C44A7F"/>
    <w:rsid w:val="00C44B81"/>
    <w:rsid w:val="00C456F6"/>
    <w:rsid w:val="00C45A07"/>
    <w:rsid w:val="00C45C04"/>
    <w:rsid w:val="00C4678D"/>
    <w:rsid w:val="00C46A41"/>
    <w:rsid w:val="00C474DF"/>
    <w:rsid w:val="00C47C27"/>
    <w:rsid w:val="00C5084A"/>
    <w:rsid w:val="00C524B1"/>
    <w:rsid w:val="00C52F18"/>
    <w:rsid w:val="00C530C7"/>
    <w:rsid w:val="00C55171"/>
    <w:rsid w:val="00C55A12"/>
    <w:rsid w:val="00C5609B"/>
    <w:rsid w:val="00C56D3E"/>
    <w:rsid w:val="00C56D78"/>
    <w:rsid w:val="00C56F89"/>
    <w:rsid w:val="00C57220"/>
    <w:rsid w:val="00C57DA8"/>
    <w:rsid w:val="00C6062A"/>
    <w:rsid w:val="00C639C8"/>
    <w:rsid w:val="00C65573"/>
    <w:rsid w:val="00C659D0"/>
    <w:rsid w:val="00C66099"/>
    <w:rsid w:val="00C66346"/>
    <w:rsid w:val="00C6661A"/>
    <w:rsid w:val="00C668F1"/>
    <w:rsid w:val="00C672F6"/>
    <w:rsid w:val="00C67443"/>
    <w:rsid w:val="00C702DC"/>
    <w:rsid w:val="00C70958"/>
    <w:rsid w:val="00C70DE8"/>
    <w:rsid w:val="00C71436"/>
    <w:rsid w:val="00C717C0"/>
    <w:rsid w:val="00C71F20"/>
    <w:rsid w:val="00C7371B"/>
    <w:rsid w:val="00C73A9E"/>
    <w:rsid w:val="00C73CD1"/>
    <w:rsid w:val="00C73E18"/>
    <w:rsid w:val="00C75AD1"/>
    <w:rsid w:val="00C76271"/>
    <w:rsid w:val="00C76A08"/>
    <w:rsid w:val="00C76A96"/>
    <w:rsid w:val="00C76C32"/>
    <w:rsid w:val="00C770C2"/>
    <w:rsid w:val="00C771DA"/>
    <w:rsid w:val="00C80516"/>
    <w:rsid w:val="00C807D8"/>
    <w:rsid w:val="00C808C9"/>
    <w:rsid w:val="00C8226A"/>
    <w:rsid w:val="00C82A38"/>
    <w:rsid w:val="00C8436E"/>
    <w:rsid w:val="00C8455C"/>
    <w:rsid w:val="00C86790"/>
    <w:rsid w:val="00C86999"/>
    <w:rsid w:val="00C86B65"/>
    <w:rsid w:val="00C86C6E"/>
    <w:rsid w:val="00C86FE8"/>
    <w:rsid w:val="00C872C6"/>
    <w:rsid w:val="00C90B83"/>
    <w:rsid w:val="00C915CB"/>
    <w:rsid w:val="00C91F09"/>
    <w:rsid w:val="00C92B47"/>
    <w:rsid w:val="00C93059"/>
    <w:rsid w:val="00C930ED"/>
    <w:rsid w:val="00C935E7"/>
    <w:rsid w:val="00C93906"/>
    <w:rsid w:val="00C9393C"/>
    <w:rsid w:val="00C94065"/>
    <w:rsid w:val="00C94D80"/>
    <w:rsid w:val="00C94D9A"/>
    <w:rsid w:val="00C94DE7"/>
    <w:rsid w:val="00C94E2D"/>
    <w:rsid w:val="00C953F1"/>
    <w:rsid w:val="00C9616C"/>
    <w:rsid w:val="00C96265"/>
    <w:rsid w:val="00C963DF"/>
    <w:rsid w:val="00C968AD"/>
    <w:rsid w:val="00C96BBF"/>
    <w:rsid w:val="00C96DA5"/>
    <w:rsid w:val="00C97AA3"/>
    <w:rsid w:val="00C97EEB"/>
    <w:rsid w:val="00CA114B"/>
    <w:rsid w:val="00CA114D"/>
    <w:rsid w:val="00CA135E"/>
    <w:rsid w:val="00CA1B6A"/>
    <w:rsid w:val="00CA1DB6"/>
    <w:rsid w:val="00CA1EE0"/>
    <w:rsid w:val="00CA214D"/>
    <w:rsid w:val="00CA25B3"/>
    <w:rsid w:val="00CA314C"/>
    <w:rsid w:val="00CA3A74"/>
    <w:rsid w:val="00CA48C4"/>
    <w:rsid w:val="00CA4DDE"/>
    <w:rsid w:val="00CA50C6"/>
    <w:rsid w:val="00CA54F3"/>
    <w:rsid w:val="00CA5834"/>
    <w:rsid w:val="00CA609E"/>
    <w:rsid w:val="00CA73DD"/>
    <w:rsid w:val="00CA7AF2"/>
    <w:rsid w:val="00CA7C86"/>
    <w:rsid w:val="00CB0574"/>
    <w:rsid w:val="00CB0D14"/>
    <w:rsid w:val="00CB0E44"/>
    <w:rsid w:val="00CB1AA2"/>
    <w:rsid w:val="00CB21D3"/>
    <w:rsid w:val="00CB32D3"/>
    <w:rsid w:val="00CB34D4"/>
    <w:rsid w:val="00CB3B95"/>
    <w:rsid w:val="00CB48D5"/>
    <w:rsid w:val="00CB4D53"/>
    <w:rsid w:val="00CB4DCB"/>
    <w:rsid w:val="00CB5B9C"/>
    <w:rsid w:val="00CB5C0D"/>
    <w:rsid w:val="00CB62E8"/>
    <w:rsid w:val="00CB7C16"/>
    <w:rsid w:val="00CC14D6"/>
    <w:rsid w:val="00CC24BD"/>
    <w:rsid w:val="00CC2B99"/>
    <w:rsid w:val="00CC5FEE"/>
    <w:rsid w:val="00CC6CBF"/>
    <w:rsid w:val="00CC6EDF"/>
    <w:rsid w:val="00CC70D9"/>
    <w:rsid w:val="00CC7784"/>
    <w:rsid w:val="00CC7C3E"/>
    <w:rsid w:val="00CC7C85"/>
    <w:rsid w:val="00CC7FBB"/>
    <w:rsid w:val="00CD0179"/>
    <w:rsid w:val="00CD0B47"/>
    <w:rsid w:val="00CD0B5E"/>
    <w:rsid w:val="00CD0D6B"/>
    <w:rsid w:val="00CD169F"/>
    <w:rsid w:val="00CD17EE"/>
    <w:rsid w:val="00CD1F88"/>
    <w:rsid w:val="00CD2635"/>
    <w:rsid w:val="00CD2C6E"/>
    <w:rsid w:val="00CD2EF0"/>
    <w:rsid w:val="00CD3105"/>
    <w:rsid w:val="00CD32EF"/>
    <w:rsid w:val="00CD37E5"/>
    <w:rsid w:val="00CD50AE"/>
    <w:rsid w:val="00CD5CC5"/>
    <w:rsid w:val="00CD68D0"/>
    <w:rsid w:val="00CD6A44"/>
    <w:rsid w:val="00CD76BC"/>
    <w:rsid w:val="00CD787D"/>
    <w:rsid w:val="00CE0CCE"/>
    <w:rsid w:val="00CE0F73"/>
    <w:rsid w:val="00CE3ACE"/>
    <w:rsid w:val="00CE4677"/>
    <w:rsid w:val="00CE4A71"/>
    <w:rsid w:val="00CE4E6C"/>
    <w:rsid w:val="00CE4F8E"/>
    <w:rsid w:val="00CE4FCF"/>
    <w:rsid w:val="00CE526B"/>
    <w:rsid w:val="00CE5284"/>
    <w:rsid w:val="00CE547B"/>
    <w:rsid w:val="00CE729E"/>
    <w:rsid w:val="00CF039D"/>
    <w:rsid w:val="00CF0989"/>
    <w:rsid w:val="00CF09D3"/>
    <w:rsid w:val="00CF0AE7"/>
    <w:rsid w:val="00CF0D71"/>
    <w:rsid w:val="00CF0D72"/>
    <w:rsid w:val="00CF0F1F"/>
    <w:rsid w:val="00CF10AA"/>
    <w:rsid w:val="00CF1EB6"/>
    <w:rsid w:val="00CF223D"/>
    <w:rsid w:val="00CF2241"/>
    <w:rsid w:val="00CF226B"/>
    <w:rsid w:val="00CF2398"/>
    <w:rsid w:val="00CF340A"/>
    <w:rsid w:val="00CF38B1"/>
    <w:rsid w:val="00CF3FD6"/>
    <w:rsid w:val="00CF51EC"/>
    <w:rsid w:val="00CF538B"/>
    <w:rsid w:val="00CF5475"/>
    <w:rsid w:val="00CF5A03"/>
    <w:rsid w:val="00CF5D9A"/>
    <w:rsid w:val="00CF735F"/>
    <w:rsid w:val="00D0066D"/>
    <w:rsid w:val="00D0092B"/>
    <w:rsid w:val="00D00B29"/>
    <w:rsid w:val="00D01977"/>
    <w:rsid w:val="00D023AD"/>
    <w:rsid w:val="00D02B7B"/>
    <w:rsid w:val="00D03492"/>
    <w:rsid w:val="00D03BBB"/>
    <w:rsid w:val="00D03DA1"/>
    <w:rsid w:val="00D03E87"/>
    <w:rsid w:val="00D04F2F"/>
    <w:rsid w:val="00D05FA5"/>
    <w:rsid w:val="00D0741F"/>
    <w:rsid w:val="00D07801"/>
    <w:rsid w:val="00D078BB"/>
    <w:rsid w:val="00D07F0A"/>
    <w:rsid w:val="00D102F2"/>
    <w:rsid w:val="00D10A96"/>
    <w:rsid w:val="00D10DD9"/>
    <w:rsid w:val="00D1236A"/>
    <w:rsid w:val="00D1334B"/>
    <w:rsid w:val="00D13376"/>
    <w:rsid w:val="00D1365E"/>
    <w:rsid w:val="00D13953"/>
    <w:rsid w:val="00D13EEB"/>
    <w:rsid w:val="00D1425D"/>
    <w:rsid w:val="00D1460C"/>
    <w:rsid w:val="00D14ACE"/>
    <w:rsid w:val="00D16B57"/>
    <w:rsid w:val="00D16E6A"/>
    <w:rsid w:val="00D210FF"/>
    <w:rsid w:val="00D2186E"/>
    <w:rsid w:val="00D2199E"/>
    <w:rsid w:val="00D21B85"/>
    <w:rsid w:val="00D22086"/>
    <w:rsid w:val="00D220B0"/>
    <w:rsid w:val="00D239E4"/>
    <w:rsid w:val="00D23C28"/>
    <w:rsid w:val="00D23E4C"/>
    <w:rsid w:val="00D244A9"/>
    <w:rsid w:val="00D24760"/>
    <w:rsid w:val="00D25268"/>
    <w:rsid w:val="00D26100"/>
    <w:rsid w:val="00D27CE5"/>
    <w:rsid w:val="00D27DEB"/>
    <w:rsid w:val="00D314C2"/>
    <w:rsid w:val="00D31C7A"/>
    <w:rsid w:val="00D345A2"/>
    <w:rsid w:val="00D3526D"/>
    <w:rsid w:val="00D352F1"/>
    <w:rsid w:val="00D36BD9"/>
    <w:rsid w:val="00D408C9"/>
    <w:rsid w:val="00D40B92"/>
    <w:rsid w:val="00D41118"/>
    <w:rsid w:val="00D41681"/>
    <w:rsid w:val="00D425EE"/>
    <w:rsid w:val="00D426ED"/>
    <w:rsid w:val="00D42DC1"/>
    <w:rsid w:val="00D438CE"/>
    <w:rsid w:val="00D440C6"/>
    <w:rsid w:val="00D443A8"/>
    <w:rsid w:val="00D44687"/>
    <w:rsid w:val="00D446D2"/>
    <w:rsid w:val="00D44F3C"/>
    <w:rsid w:val="00D4508E"/>
    <w:rsid w:val="00D450C5"/>
    <w:rsid w:val="00D45879"/>
    <w:rsid w:val="00D45DEF"/>
    <w:rsid w:val="00D464E4"/>
    <w:rsid w:val="00D46FE2"/>
    <w:rsid w:val="00D47A54"/>
    <w:rsid w:val="00D50607"/>
    <w:rsid w:val="00D509CF"/>
    <w:rsid w:val="00D50A19"/>
    <w:rsid w:val="00D50ECA"/>
    <w:rsid w:val="00D50F2E"/>
    <w:rsid w:val="00D50FDB"/>
    <w:rsid w:val="00D512F7"/>
    <w:rsid w:val="00D51629"/>
    <w:rsid w:val="00D5178C"/>
    <w:rsid w:val="00D518C5"/>
    <w:rsid w:val="00D519D2"/>
    <w:rsid w:val="00D51BC6"/>
    <w:rsid w:val="00D52349"/>
    <w:rsid w:val="00D52918"/>
    <w:rsid w:val="00D52B39"/>
    <w:rsid w:val="00D538C5"/>
    <w:rsid w:val="00D53ACB"/>
    <w:rsid w:val="00D5507F"/>
    <w:rsid w:val="00D556A6"/>
    <w:rsid w:val="00D55A91"/>
    <w:rsid w:val="00D560BF"/>
    <w:rsid w:val="00D5676C"/>
    <w:rsid w:val="00D56D8A"/>
    <w:rsid w:val="00D5728A"/>
    <w:rsid w:val="00D57654"/>
    <w:rsid w:val="00D5781E"/>
    <w:rsid w:val="00D61F98"/>
    <w:rsid w:val="00D623E6"/>
    <w:rsid w:val="00D62B89"/>
    <w:rsid w:val="00D641FE"/>
    <w:rsid w:val="00D645C5"/>
    <w:rsid w:val="00D64786"/>
    <w:rsid w:val="00D655DF"/>
    <w:rsid w:val="00D65C7C"/>
    <w:rsid w:val="00D65DE9"/>
    <w:rsid w:val="00D663C8"/>
    <w:rsid w:val="00D669E1"/>
    <w:rsid w:val="00D672A1"/>
    <w:rsid w:val="00D67806"/>
    <w:rsid w:val="00D706DF"/>
    <w:rsid w:val="00D70800"/>
    <w:rsid w:val="00D70990"/>
    <w:rsid w:val="00D7104D"/>
    <w:rsid w:val="00D712B9"/>
    <w:rsid w:val="00D71DA4"/>
    <w:rsid w:val="00D72202"/>
    <w:rsid w:val="00D72787"/>
    <w:rsid w:val="00D72A0B"/>
    <w:rsid w:val="00D72DF8"/>
    <w:rsid w:val="00D73081"/>
    <w:rsid w:val="00D733E5"/>
    <w:rsid w:val="00D73C46"/>
    <w:rsid w:val="00D73C6B"/>
    <w:rsid w:val="00D73E05"/>
    <w:rsid w:val="00D74FFE"/>
    <w:rsid w:val="00D757C5"/>
    <w:rsid w:val="00D76EA5"/>
    <w:rsid w:val="00D77AAC"/>
    <w:rsid w:val="00D800D6"/>
    <w:rsid w:val="00D81AD4"/>
    <w:rsid w:val="00D8280B"/>
    <w:rsid w:val="00D82A53"/>
    <w:rsid w:val="00D82E8D"/>
    <w:rsid w:val="00D83316"/>
    <w:rsid w:val="00D83D16"/>
    <w:rsid w:val="00D83F33"/>
    <w:rsid w:val="00D84B54"/>
    <w:rsid w:val="00D84E19"/>
    <w:rsid w:val="00D850AD"/>
    <w:rsid w:val="00D85C9F"/>
    <w:rsid w:val="00D860EB"/>
    <w:rsid w:val="00D863D8"/>
    <w:rsid w:val="00D86E87"/>
    <w:rsid w:val="00D90402"/>
    <w:rsid w:val="00D904BC"/>
    <w:rsid w:val="00D915A5"/>
    <w:rsid w:val="00D91680"/>
    <w:rsid w:val="00D92779"/>
    <w:rsid w:val="00D9360E"/>
    <w:rsid w:val="00D93872"/>
    <w:rsid w:val="00D94ABB"/>
    <w:rsid w:val="00D95A6F"/>
    <w:rsid w:val="00D962E6"/>
    <w:rsid w:val="00D97256"/>
    <w:rsid w:val="00D97F5F"/>
    <w:rsid w:val="00DA1A42"/>
    <w:rsid w:val="00DA1ACB"/>
    <w:rsid w:val="00DA209E"/>
    <w:rsid w:val="00DA2B59"/>
    <w:rsid w:val="00DA36E1"/>
    <w:rsid w:val="00DA40B5"/>
    <w:rsid w:val="00DA45A5"/>
    <w:rsid w:val="00DA4650"/>
    <w:rsid w:val="00DA4AB3"/>
    <w:rsid w:val="00DA5BFD"/>
    <w:rsid w:val="00DA5EDE"/>
    <w:rsid w:val="00DA61EE"/>
    <w:rsid w:val="00DA62F9"/>
    <w:rsid w:val="00DA6366"/>
    <w:rsid w:val="00DA6A09"/>
    <w:rsid w:val="00DA6E68"/>
    <w:rsid w:val="00DB0853"/>
    <w:rsid w:val="00DB15E7"/>
    <w:rsid w:val="00DB1687"/>
    <w:rsid w:val="00DB19B7"/>
    <w:rsid w:val="00DB19FB"/>
    <w:rsid w:val="00DB24C8"/>
    <w:rsid w:val="00DB3577"/>
    <w:rsid w:val="00DB357E"/>
    <w:rsid w:val="00DB3DEF"/>
    <w:rsid w:val="00DB496F"/>
    <w:rsid w:val="00DB604A"/>
    <w:rsid w:val="00DB635B"/>
    <w:rsid w:val="00DB67C2"/>
    <w:rsid w:val="00DB68AF"/>
    <w:rsid w:val="00DB7083"/>
    <w:rsid w:val="00DB7A03"/>
    <w:rsid w:val="00DC0729"/>
    <w:rsid w:val="00DC13C2"/>
    <w:rsid w:val="00DC15D1"/>
    <w:rsid w:val="00DC1C33"/>
    <w:rsid w:val="00DC1D9F"/>
    <w:rsid w:val="00DC2331"/>
    <w:rsid w:val="00DC303B"/>
    <w:rsid w:val="00DC307E"/>
    <w:rsid w:val="00DC37E4"/>
    <w:rsid w:val="00DC4494"/>
    <w:rsid w:val="00DC5EB4"/>
    <w:rsid w:val="00DC63D4"/>
    <w:rsid w:val="00DC6941"/>
    <w:rsid w:val="00DC6D6F"/>
    <w:rsid w:val="00DC6DC2"/>
    <w:rsid w:val="00DC7FB7"/>
    <w:rsid w:val="00DD00CF"/>
    <w:rsid w:val="00DD066A"/>
    <w:rsid w:val="00DD0A12"/>
    <w:rsid w:val="00DD1C08"/>
    <w:rsid w:val="00DD2314"/>
    <w:rsid w:val="00DD2366"/>
    <w:rsid w:val="00DD2A19"/>
    <w:rsid w:val="00DD33C4"/>
    <w:rsid w:val="00DD33CF"/>
    <w:rsid w:val="00DD4008"/>
    <w:rsid w:val="00DD44C6"/>
    <w:rsid w:val="00DD4612"/>
    <w:rsid w:val="00DD4BFF"/>
    <w:rsid w:val="00DD52CA"/>
    <w:rsid w:val="00DD6620"/>
    <w:rsid w:val="00DE2286"/>
    <w:rsid w:val="00DE239E"/>
    <w:rsid w:val="00DE2FC3"/>
    <w:rsid w:val="00DE425B"/>
    <w:rsid w:val="00DE438F"/>
    <w:rsid w:val="00DE473B"/>
    <w:rsid w:val="00DE4AC0"/>
    <w:rsid w:val="00DE4EB4"/>
    <w:rsid w:val="00DE621B"/>
    <w:rsid w:val="00DE65AA"/>
    <w:rsid w:val="00DE7036"/>
    <w:rsid w:val="00DE77FD"/>
    <w:rsid w:val="00DE7BA6"/>
    <w:rsid w:val="00DF00FB"/>
    <w:rsid w:val="00DF0E8F"/>
    <w:rsid w:val="00DF22F5"/>
    <w:rsid w:val="00DF2C68"/>
    <w:rsid w:val="00DF4D0D"/>
    <w:rsid w:val="00DF5762"/>
    <w:rsid w:val="00DF65F6"/>
    <w:rsid w:val="00DF6EC4"/>
    <w:rsid w:val="00E00576"/>
    <w:rsid w:val="00E0067E"/>
    <w:rsid w:val="00E00A0F"/>
    <w:rsid w:val="00E00A30"/>
    <w:rsid w:val="00E016F9"/>
    <w:rsid w:val="00E01803"/>
    <w:rsid w:val="00E03401"/>
    <w:rsid w:val="00E0381D"/>
    <w:rsid w:val="00E03902"/>
    <w:rsid w:val="00E04435"/>
    <w:rsid w:val="00E060CF"/>
    <w:rsid w:val="00E066F5"/>
    <w:rsid w:val="00E06D36"/>
    <w:rsid w:val="00E07356"/>
    <w:rsid w:val="00E076E3"/>
    <w:rsid w:val="00E110AB"/>
    <w:rsid w:val="00E11C9E"/>
    <w:rsid w:val="00E129AA"/>
    <w:rsid w:val="00E12EE6"/>
    <w:rsid w:val="00E13691"/>
    <w:rsid w:val="00E142D8"/>
    <w:rsid w:val="00E14A9E"/>
    <w:rsid w:val="00E15ACB"/>
    <w:rsid w:val="00E163ED"/>
    <w:rsid w:val="00E16780"/>
    <w:rsid w:val="00E20FCE"/>
    <w:rsid w:val="00E21826"/>
    <w:rsid w:val="00E218AF"/>
    <w:rsid w:val="00E230C0"/>
    <w:rsid w:val="00E2364B"/>
    <w:rsid w:val="00E2371C"/>
    <w:rsid w:val="00E237EA"/>
    <w:rsid w:val="00E24020"/>
    <w:rsid w:val="00E241B2"/>
    <w:rsid w:val="00E2457A"/>
    <w:rsid w:val="00E24A15"/>
    <w:rsid w:val="00E25CB2"/>
    <w:rsid w:val="00E263A8"/>
    <w:rsid w:val="00E270A9"/>
    <w:rsid w:val="00E2798B"/>
    <w:rsid w:val="00E27BC2"/>
    <w:rsid w:val="00E30A54"/>
    <w:rsid w:val="00E31255"/>
    <w:rsid w:val="00E31596"/>
    <w:rsid w:val="00E3162D"/>
    <w:rsid w:val="00E32A06"/>
    <w:rsid w:val="00E33C52"/>
    <w:rsid w:val="00E33E38"/>
    <w:rsid w:val="00E34134"/>
    <w:rsid w:val="00E352C9"/>
    <w:rsid w:val="00E354D8"/>
    <w:rsid w:val="00E35CB1"/>
    <w:rsid w:val="00E36919"/>
    <w:rsid w:val="00E36AA8"/>
    <w:rsid w:val="00E3718B"/>
    <w:rsid w:val="00E3788A"/>
    <w:rsid w:val="00E405A9"/>
    <w:rsid w:val="00E41477"/>
    <w:rsid w:val="00E4155D"/>
    <w:rsid w:val="00E423D4"/>
    <w:rsid w:val="00E424C9"/>
    <w:rsid w:val="00E42BBE"/>
    <w:rsid w:val="00E43B4F"/>
    <w:rsid w:val="00E444FE"/>
    <w:rsid w:val="00E44B10"/>
    <w:rsid w:val="00E457AB"/>
    <w:rsid w:val="00E45B2E"/>
    <w:rsid w:val="00E45BEA"/>
    <w:rsid w:val="00E46304"/>
    <w:rsid w:val="00E5079A"/>
    <w:rsid w:val="00E516CD"/>
    <w:rsid w:val="00E51F80"/>
    <w:rsid w:val="00E51FEC"/>
    <w:rsid w:val="00E52761"/>
    <w:rsid w:val="00E54ABB"/>
    <w:rsid w:val="00E54C8C"/>
    <w:rsid w:val="00E5517B"/>
    <w:rsid w:val="00E551CE"/>
    <w:rsid w:val="00E55310"/>
    <w:rsid w:val="00E5696A"/>
    <w:rsid w:val="00E56A0B"/>
    <w:rsid w:val="00E57510"/>
    <w:rsid w:val="00E57E24"/>
    <w:rsid w:val="00E60284"/>
    <w:rsid w:val="00E6046C"/>
    <w:rsid w:val="00E62BA9"/>
    <w:rsid w:val="00E6309E"/>
    <w:rsid w:val="00E63809"/>
    <w:rsid w:val="00E64424"/>
    <w:rsid w:val="00E64812"/>
    <w:rsid w:val="00E65E95"/>
    <w:rsid w:val="00E66D6D"/>
    <w:rsid w:val="00E672AA"/>
    <w:rsid w:val="00E673A6"/>
    <w:rsid w:val="00E673BA"/>
    <w:rsid w:val="00E67689"/>
    <w:rsid w:val="00E676AA"/>
    <w:rsid w:val="00E67DB8"/>
    <w:rsid w:val="00E67E22"/>
    <w:rsid w:val="00E70091"/>
    <w:rsid w:val="00E72DFB"/>
    <w:rsid w:val="00E72E73"/>
    <w:rsid w:val="00E73566"/>
    <w:rsid w:val="00E73D0E"/>
    <w:rsid w:val="00E7484F"/>
    <w:rsid w:val="00E74926"/>
    <w:rsid w:val="00E75212"/>
    <w:rsid w:val="00E756A3"/>
    <w:rsid w:val="00E7620B"/>
    <w:rsid w:val="00E76319"/>
    <w:rsid w:val="00E76610"/>
    <w:rsid w:val="00E76C60"/>
    <w:rsid w:val="00E76C9C"/>
    <w:rsid w:val="00E77004"/>
    <w:rsid w:val="00E80E89"/>
    <w:rsid w:val="00E8113D"/>
    <w:rsid w:val="00E81167"/>
    <w:rsid w:val="00E81ABF"/>
    <w:rsid w:val="00E81F7A"/>
    <w:rsid w:val="00E820F9"/>
    <w:rsid w:val="00E82279"/>
    <w:rsid w:val="00E8235B"/>
    <w:rsid w:val="00E82383"/>
    <w:rsid w:val="00E839CC"/>
    <w:rsid w:val="00E83FB2"/>
    <w:rsid w:val="00E85506"/>
    <w:rsid w:val="00E8581E"/>
    <w:rsid w:val="00E85FDA"/>
    <w:rsid w:val="00E86578"/>
    <w:rsid w:val="00E86773"/>
    <w:rsid w:val="00E874FA"/>
    <w:rsid w:val="00E90506"/>
    <w:rsid w:val="00E9053C"/>
    <w:rsid w:val="00E90826"/>
    <w:rsid w:val="00E909AD"/>
    <w:rsid w:val="00E911C6"/>
    <w:rsid w:val="00E91230"/>
    <w:rsid w:val="00E91D5B"/>
    <w:rsid w:val="00E921AE"/>
    <w:rsid w:val="00E923BB"/>
    <w:rsid w:val="00E924CB"/>
    <w:rsid w:val="00E92527"/>
    <w:rsid w:val="00E92CB0"/>
    <w:rsid w:val="00E93BC8"/>
    <w:rsid w:val="00E94678"/>
    <w:rsid w:val="00E94803"/>
    <w:rsid w:val="00E951A5"/>
    <w:rsid w:val="00E95BCA"/>
    <w:rsid w:val="00E964A2"/>
    <w:rsid w:val="00E96F92"/>
    <w:rsid w:val="00EA0838"/>
    <w:rsid w:val="00EA12BE"/>
    <w:rsid w:val="00EA17FE"/>
    <w:rsid w:val="00EA1F6B"/>
    <w:rsid w:val="00EA2022"/>
    <w:rsid w:val="00EA3377"/>
    <w:rsid w:val="00EA3717"/>
    <w:rsid w:val="00EA4765"/>
    <w:rsid w:val="00EA72AC"/>
    <w:rsid w:val="00EB06DC"/>
    <w:rsid w:val="00EB0743"/>
    <w:rsid w:val="00EB1B00"/>
    <w:rsid w:val="00EB1C27"/>
    <w:rsid w:val="00EB2761"/>
    <w:rsid w:val="00EB294F"/>
    <w:rsid w:val="00EB2B38"/>
    <w:rsid w:val="00EB2D49"/>
    <w:rsid w:val="00EB36BD"/>
    <w:rsid w:val="00EB3F5B"/>
    <w:rsid w:val="00EB4053"/>
    <w:rsid w:val="00EB4426"/>
    <w:rsid w:val="00EB48E6"/>
    <w:rsid w:val="00EB4BD9"/>
    <w:rsid w:val="00EB5131"/>
    <w:rsid w:val="00EB5D92"/>
    <w:rsid w:val="00EB7E0F"/>
    <w:rsid w:val="00EC07E0"/>
    <w:rsid w:val="00EC09D3"/>
    <w:rsid w:val="00EC0B38"/>
    <w:rsid w:val="00EC1EDB"/>
    <w:rsid w:val="00EC35F2"/>
    <w:rsid w:val="00EC3F5A"/>
    <w:rsid w:val="00EC4575"/>
    <w:rsid w:val="00EC5308"/>
    <w:rsid w:val="00EC571C"/>
    <w:rsid w:val="00EC645C"/>
    <w:rsid w:val="00EC71EC"/>
    <w:rsid w:val="00ED0096"/>
    <w:rsid w:val="00ED03DE"/>
    <w:rsid w:val="00ED055E"/>
    <w:rsid w:val="00ED0DE5"/>
    <w:rsid w:val="00ED0E4A"/>
    <w:rsid w:val="00ED1A29"/>
    <w:rsid w:val="00ED1B39"/>
    <w:rsid w:val="00ED4E93"/>
    <w:rsid w:val="00ED5066"/>
    <w:rsid w:val="00ED7E77"/>
    <w:rsid w:val="00EE012B"/>
    <w:rsid w:val="00EE0815"/>
    <w:rsid w:val="00EE0899"/>
    <w:rsid w:val="00EE19C9"/>
    <w:rsid w:val="00EE1C7E"/>
    <w:rsid w:val="00EE2842"/>
    <w:rsid w:val="00EE2B2A"/>
    <w:rsid w:val="00EE38DD"/>
    <w:rsid w:val="00EE47E2"/>
    <w:rsid w:val="00EE493F"/>
    <w:rsid w:val="00EE5457"/>
    <w:rsid w:val="00EE5CB5"/>
    <w:rsid w:val="00EE5D4D"/>
    <w:rsid w:val="00EE5FA1"/>
    <w:rsid w:val="00EF0000"/>
    <w:rsid w:val="00EF03F9"/>
    <w:rsid w:val="00EF094B"/>
    <w:rsid w:val="00EF21E6"/>
    <w:rsid w:val="00EF2C53"/>
    <w:rsid w:val="00EF306A"/>
    <w:rsid w:val="00EF41EC"/>
    <w:rsid w:val="00EF4521"/>
    <w:rsid w:val="00EF4587"/>
    <w:rsid w:val="00EF52FE"/>
    <w:rsid w:val="00EF5C74"/>
    <w:rsid w:val="00EF5E54"/>
    <w:rsid w:val="00EF62C7"/>
    <w:rsid w:val="00EF6DD1"/>
    <w:rsid w:val="00EF6F9F"/>
    <w:rsid w:val="00EF79B3"/>
    <w:rsid w:val="00F009FD"/>
    <w:rsid w:val="00F00D34"/>
    <w:rsid w:val="00F0161B"/>
    <w:rsid w:val="00F023A6"/>
    <w:rsid w:val="00F028F8"/>
    <w:rsid w:val="00F03CAF"/>
    <w:rsid w:val="00F04260"/>
    <w:rsid w:val="00F0459B"/>
    <w:rsid w:val="00F0520D"/>
    <w:rsid w:val="00F052AA"/>
    <w:rsid w:val="00F05950"/>
    <w:rsid w:val="00F05DE4"/>
    <w:rsid w:val="00F063F2"/>
    <w:rsid w:val="00F0647C"/>
    <w:rsid w:val="00F06C8E"/>
    <w:rsid w:val="00F06C92"/>
    <w:rsid w:val="00F0776E"/>
    <w:rsid w:val="00F110A4"/>
    <w:rsid w:val="00F118F9"/>
    <w:rsid w:val="00F12033"/>
    <w:rsid w:val="00F1295A"/>
    <w:rsid w:val="00F12B47"/>
    <w:rsid w:val="00F1347D"/>
    <w:rsid w:val="00F13A12"/>
    <w:rsid w:val="00F14EE8"/>
    <w:rsid w:val="00F15654"/>
    <w:rsid w:val="00F165D6"/>
    <w:rsid w:val="00F16DD9"/>
    <w:rsid w:val="00F1727F"/>
    <w:rsid w:val="00F179DE"/>
    <w:rsid w:val="00F17EC4"/>
    <w:rsid w:val="00F20BC4"/>
    <w:rsid w:val="00F20DA2"/>
    <w:rsid w:val="00F20E62"/>
    <w:rsid w:val="00F21CDD"/>
    <w:rsid w:val="00F21F6E"/>
    <w:rsid w:val="00F222BE"/>
    <w:rsid w:val="00F2244B"/>
    <w:rsid w:val="00F22E40"/>
    <w:rsid w:val="00F2358D"/>
    <w:rsid w:val="00F2424F"/>
    <w:rsid w:val="00F248A0"/>
    <w:rsid w:val="00F24B64"/>
    <w:rsid w:val="00F25500"/>
    <w:rsid w:val="00F25BE4"/>
    <w:rsid w:val="00F26460"/>
    <w:rsid w:val="00F2657A"/>
    <w:rsid w:val="00F277D5"/>
    <w:rsid w:val="00F27D18"/>
    <w:rsid w:val="00F27ED1"/>
    <w:rsid w:val="00F30210"/>
    <w:rsid w:val="00F3054D"/>
    <w:rsid w:val="00F30898"/>
    <w:rsid w:val="00F318BF"/>
    <w:rsid w:val="00F32878"/>
    <w:rsid w:val="00F3373E"/>
    <w:rsid w:val="00F340D5"/>
    <w:rsid w:val="00F34E94"/>
    <w:rsid w:val="00F35D14"/>
    <w:rsid w:val="00F35EEB"/>
    <w:rsid w:val="00F35FF4"/>
    <w:rsid w:val="00F36F44"/>
    <w:rsid w:val="00F372EF"/>
    <w:rsid w:val="00F373FE"/>
    <w:rsid w:val="00F37A6A"/>
    <w:rsid w:val="00F40056"/>
    <w:rsid w:val="00F40222"/>
    <w:rsid w:val="00F4029A"/>
    <w:rsid w:val="00F438C8"/>
    <w:rsid w:val="00F43F04"/>
    <w:rsid w:val="00F44AE9"/>
    <w:rsid w:val="00F46093"/>
    <w:rsid w:val="00F46C02"/>
    <w:rsid w:val="00F500FE"/>
    <w:rsid w:val="00F503F1"/>
    <w:rsid w:val="00F5154E"/>
    <w:rsid w:val="00F52F83"/>
    <w:rsid w:val="00F5319F"/>
    <w:rsid w:val="00F54CFB"/>
    <w:rsid w:val="00F56C3D"/>
    <w:rsid w:val="00F60A39"/>
    <w:rsid w:val="00F61C67"/>
    <w:rsid w:val="00F6232A"/>
    <w:rsid w:val="00F6275D"/>
    <w:rsid w:val="00F63ECA"/>
    <w:rsid w:val="00F643FE"/>
    <w:rsid w:val="00F64B1F"/>
    <w:rsid w:val="00F64BF3"/>
    <w:rsid w:val="00F64E83"/>
    <w:rsid w:val="00F64F08"/>
    <w:rsid w:val="00F65278"/>
    <w:rsid w:val="00F666BE"/>
    <w:rsid w:val="00F6769E"/>
    <w:rsid w:val="00F7046D"/>
    <w:rsid w:val="00F70854"/>
    <w:rsid w:val="00F70C8F"/>
    <w:rsid w:val="00F70CF5"/>
    <w:rsid w:val="00F71856"/>
    <w:rsid w:val="00F7236C"/>
    <w:rsid w:val="00F73267"/>
    <w:rsid w:val="00F73A51"/>
    <w:rsid w:val="00F73ABE"/>
    <w:rsid w:val="00F73B48"/>
    <w:rsid w:val="00F73E12"/>
    <w:rsid w:val="00F7470D"/>
    <w:rsid w:val="00F74BCD"/>
    <w:rsid w:val="00F750E3"/>
    <w:rsid w:val="00F753B7"/>
    <w:rsid w:val="00F75DAA"/>
    <w:rsid w:val="00F76526"/>
    <w:rsid w:val="00F76BF5"/>
    <w:rsid w:val="00F76C9C"/>
    <w:rsid w:val="00F77631"/>
    <w:rsid w:val="00F8026F"/>
    <w:rsid w:val="00F802D7"/>
    <w:rsid w:val="00F8066B"/>
    <w:rsid w:val="00F8067B"/>
    <w:rsid w:val="00F808CE"/>
    <w:rsid w:val="00F80E6D"/>
    <w:rsid w:val="00F81ED2"/>
    <w:rsid w:val="00F81F4E"/>
    <w:rsid w:val="00F82303"/>
    <w:rsid w:val="00F823DC"/>
    <w:rsid w:val="00F8255B"/>
    <w:rsid w:val="00F82A1F"/>
    <w:rsid w:val="00F82F8A"/>
    <w:rsid w:val="00F83419"/>
    <w:rsid w:val="00F8378B"/>
    <w:rsid w:val="00F83848"/>
    <w:rsid w:val="00F83B29"/>
    <w:rsid w:val="00F83D57"/>
    <w:rsid w:val="00F84C92"/>
    <w:rsid w:val="00F84CDD"/>
    <w:rsid w:val="00F86B0C"/>
    <w:rsid w:val="00F86DA2"/>
    <w:rsid w:val="00F87A5C"/>
    <w:rsid w:val="00F87CA4"/>
    <w:rsid w:val="00F90341"/>
    <w:rsid w:val="00F92049"/>
    <w:rsid w:val="00F92AE9"/>
    <w:rsid w:val="00F92B92"/>
    <w:rsid w:val="00F935DF"/>
    <w:rsid w:val="00F9379F"/>
    <w:rsid w:val="00F93D06"/>
    <w:rsid w:val="00F95883"/>
    <w:rsid w:val="00F95BAD"/>
    <w:rsid w:val="00F95BCE"/>
    <w:rsid w:val="00F95D3C"/>
    <w:rsid w:val="00F96E59"/>
    <w:rsid w:val="00F96F35"/>
    <w:rsid w:val="00F96FC0"/>
    <w:rsid w:val="00F972FB"/>
    <w:rsid w:val="00FA0473"/>
    <w:rsid w:val="00FA0502"/>
    <w:rsid w:val="00FA0560"/>
    <w:rsid w:val="00FA0DD3"/>
    <w:rsid w:val="00FA1390"/>
    <w:rsid w:val="00FA2154"/>
    <w:rsid w:val="00FA22A6"/>
    <w:rsid w:val="00FA27A4"/>
    <w:rsid w:val="00FA2A1E"/>
    <w:rsid w:val="00FA333F"/>
    <w:rsid w:val="00FA3397"/>
    <w:rsid w:val="00FA35B6"/>
    <w:rsid w:val="00FA484B"/>
    <w:rsid w:val="00FA48CD"/>
    <w:rsid w:val="00FA4AEE"/>
    <w:rsid w:val="00FA5097"/>
    <w:rsid w:val="00FA5487"/>
    <w:rsid w:val="00FA55D1"/>
    <w:rsid w:val="00FA5757"/>
    <w:rsid w:val="00FA58BF"/>
    <w:rsid w:val="00FA6197"/>
    <w:rsid w:val="00FA7769"/>
    <w:rsid w:val="00FB00D9"/>
    <w:rsid w:val="00FB023F"/>
    <w:rsid w:val="00FB025E"/>
    <w:rsid w:val="00FB04D8"/>
    <w:rsid w:val="00FB1BD1"/>
    <w:rsid w:val="00FB2FA4"/>
    <w:rsid w:val="00FB3E0C"/>
    <w:rsid w:val="00FB4118"/>
    <w:rsid w:val="00FB487D"/>
    <w:rsid w:val="00FB64C8"/>
    <w:rsid w:val="00FB7268"/>
    <w:rsid w:val="00FC0BEE"/>
    <w:rsid w:val="00FC168F"/>
    <w:rsid w:val="00FC1B82"/>
    <w:rsid w:val="00FC2C6F"/>
    <w:rsid w:val="00FC2D92"/>
    <w:rsid w:val="00FC3420"/>
    <w:rsid w:val="00FC3AD2"/>
    <w:rsid w:val="00FC3E37"/>
    <w:rsid w:val="00FC3E39"/>
    <w:rsid w:val="00FC4787"/>
    <w:rsid w:val="00FC5089"/>
    <w:rsid w:val="00FC5446"/>
    <w:rsid w:val="00FC599B"/>
    <w:rsid w:val="00FC5E49"/>
    <w:rsid w:val="00FC6191"/>
    <w:rsid w:val="00FC64ED"/>
    <w:rsid w:val="00FC7787"/>
    <w:rsid w:val="00FC781E"/>
    <w:rsid w:val="00FC7B8A"/>
    <w:rsid w:val="00FC7D82"/>
    <w:rsid w:val="00FC7EB4"/>
    <w:rsid w:val="00FC7EBC"/>
    <w:rsid w:val="00FD0D7F"/>
    <w:rsid w:val="00FD10F7"/>
    <w:rsid w:val="00FD1886"/>
    <w:rsid w:val="00FD1890"/>
    <w:rsid w:val="00FD1A26"/>
    <w:rsid w:val="00FD2476"/>
    <w:rsid w:val="00FD26C1"/>
    <w:rsid w:val="00FD2A03"/>
    <w:rsid w:val="00FD30E6"/>
    <w:rsid w:val="00FD3818"/>
    <w:rsid w:val="00FD390D"/>
    <w:rsid w:val="00FD3D6F"/>
    <w:rsid w:val="00FD4314"/>
    <w:rsid w:val="00FD48B8"/>
    <w:rsid w:val="00FD5A24"/>
    <w:rsid w:val="00FD6FC1"/>
    <w:rsid w:val="00FE0147"/>
    <w:rsid w:val="00FE0F64"/>
    <w:rsid w:val="00FE17EF"/>
    <w:rsid w:val="00FE1ADD"/>
    <w:rsid w:val="00FE2AEB"/>
    <w:rsid w:val="00FE2BB3"/>
    <w:rsid w:val="00FE4599"/>
    <w:rsid w:val="00FE4D1F"/>
    <w:rsid w:val="00FE4E99"/>
    <w:rsid w:val="00FE5827"/>
    <w:rsid w:val="00FE61F8"/>
    <w:rsid w:val="00FE6956"/>
    <w:rsid w:val="00FE6A70"/>
    <w:rsid w:val="00FE6BB2"/>
    <w:rsid w:val="00FE6C8A"/>
    <w:rsid w:val="00FE750F"/>
    <w:rsid w:val="00FE75F9"/>
    <w:rsid w:val="00FF02A2"/>
    <w:rsid w:val="00FF04F5"/>
    <w:rsid w:val="00FF0579"/>
    <w:rsid w:val="00FF08D0"/>
    <w:rsid w:val="00FF0933"/>
    <w:rsid w:val="00FF0AEE"/>
    <w:rsid w:val="00FF0E0E"/>
    <w:rsid w:val="00FF1103"/>
    <w:rsid w:val="00FF11EA"/>
    <w:rsid w:val="00FF13EC"/>
    <w:rsid w:val="00FF1E52"/>
    <w:rsid w:val="00FF2340"/>
    <w:rsid w:val="00FF261B"/>
    <w:rsid w:val="00FF35A4"/>
    <w:rsid w:val="00FF3636"/>
    <w:rsid w:val="00FF40FA"/>
    <w:rsid w:val="00FF4CAD"/>
    <w:rsid w:val="00FF5986"/>
    <w:rsid w:val="00FF64A3"/>
    <w:rsid w:val="00FF6A47"/>
    <w:rsid w:val="00FF6EDB"/>
    <w:rsid w:val="00FF753F"/>
    <w:rsid w:val="00FF78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ind w:left="113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0086"/>
  </w:style>
  <w:style w:type="paragraph" w:styleId="Heading1">
    <w:name w:val="heading 1"/>
    <w:basedOn w:val="Normal"/>
    <w:next w:val="Normal"/>
    <w:link w:val="Heading1Char"/>
    <w:uiPriority w:val="9"/>
    <w:qFormat/>
    <w:rsid w:val="0094680C"/>
    <w:pPr>
      <w:keepNext/>
      <w:tabs>
        <w:tab w:val="left" w:pos="1080"/>
        <w:tab w:val="left" w:pos="1260"/>
        <w:tab w:val="left" w:pos="1440"/>
        <w:tab w:val="left" w:leader="dot" w:pos="7740"/>
        <w:tab w:val="right" w:pos="8100"/>
      </w:tabs>
      <w:spacing w:after="0" w:line="360" w:lineRule="auto"/>
      <w:ind w:left="1080" w:hanging="1080"/>
      <w:jc w:val="left"/>
      <w:outlineLvl w:val="0"/>
    </w:pPr>
    <w:rPr>
      <w:rFonts w:ascii="Courier New" w:eastAsia="Times New Roman" w:hAnsi="Courier New" w:cs="Courier New"/>
      <w:b/>
      <w:bCs/>
      <w:sz w:val="24"/>
      <w:szCs w:val="24"/>
    </w:rPr>
  </w:style>
  <w:style w:type="paragraph" w:styleId="Heading3">
    <w:name w:val="heading 3"/>
    <w:basedOn w:val="Normal"/>
    <w:next w:val="Normal"/>
    <w:link w:val="Heading3Char"/>
    <w:uiPriority w:val="9"/>
    <w:semiHidden/>
    <w:unhideWhenUsed/>
    <w:qFormat/>
    <w:rsid w:val="007D7B0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mawardi"/>
    <w:basedOn w:val="Normal"/>
    <w:link w:val="ListParagraphChar"/>
    <w:uiPriority w:val="34"/>
    <w:qFormat/>
    <w:rsid w:val="00C06361"/>
    <w:pPr>
      <w:ind w:left="720"/>
      <w:contextualSpacing/>
    </w:pPr>
  </w:style>
  <w:style w:type="table" w:styleId="TableGrid">
    <w:name w:val="Table Grid"/>
    <w:basedOn w:val="TableNormal"/>
    <w:uiPriority w:val="59"/>
    <w:rsid w:val="000C6E5B"/>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B9157F"/>
    <w:pPr>
      <w:spacing w:after="0"/>
    </w:pPr>
  </w:style>
  <w:style w:type="character" w:styleId="Hyperlink">
    <w:name w:val="Hyperlink"/>
    <w:basedOn w:val="DefaultParagraphFont"/>
    <w:uiPriority w:val="99"/>
    <w:unhideWhenUsed/>
    <w:rsid w:val="003140E0"/>
    <w:rPr>
      <w:color w:val="0000FF" w:themeColor="hyperlink"/>
      <w:u w:val="single"/>
    </w:rPr>
  </w:style>
  <w:style w:type="paragraph" w:customStyle="1" w:styleId="Default">
    <w:name w:val="Default"/>
    <w:rsid w:val="003D170C"/>
    <w:pPr>
      <w:autoSpaceDE w:val="0"/>
      <w:autoSpaceDN w:val="0"/>
      <w:adjustRightInd w:val="0"/>
      <w:spacing w:after="0"/>
    </w:pPr>
    <w:rPr>
      <w:rFonts w:ascii="Bookman Old Style" w:hAnsi="Bookman Old Style" w:cs="Bookman Old Style"/>
      <w:color w:val="000000"/>
      <w:sz w:val="24"/>
      <w:szCs w:val="24"/>
    </w:rPr>
  </w:style>
  <w:style w:type="paragraph" w:styleId="Header">
    <w:name w:val="header"/>
    <w:basedOn w:val="Normal"/>
    <w:link w:val="HeaderChar"/>
    <w:uiPriority w:val="99"/>
    <w:unhideWhenUsed/>
    <w:rsid w:val="006A5416"/>
    <w:pPr>
      <w:tabs>
        <w:tab w:val="center" w:pos="4680"/>
        <w:tab w:val="right" w:pos="9360"/>
      </w:tabs>
      <w:spacing w:after="0"/>
    </w:pPr>
  </w:style>
  <w:style w:type="character" w:customStyle="1" w:styleId="HeaderChar">
    <w:name w:val="Header Char"/>
    <w:basedOn w:val="DefaultParagraphFont"/>
    <w:link w:val="Header"/>
    <w:uiPriority w:val="99"/>
    <w:rsid w:val="006A5416"/>
  </w:style>
  <w:style w:type="paragraph" w:styleId="Footer">
    <w:name w:val="footer"/>
    <w:basedOn w:val="Normal"/>
    <w:link w:val="FooterChar"/>
    <w:uiPriority w:val="99"/>
    <w:unhideWhenUsed/>
    <w:rsid w:val="006A5416"/>
    <w:pPr>
      <w:tabs>
        <w:tab w:val="center" w:pos="4680"/>
        <w:tab w:val="right" w:pos="9360"/>
      </w:tabs>
      <w:spacing w:after="0"/>
    </w:pPr>
  </w:style>
  <w:style w:type="character" w:customStyle="1" w:styleId="FooterChar">
    <w:name w:val="Footer Char"/>
    <w:basedOn w:val="DefaultParagraphFont"/>
    <w:link w:val="Footer"/>
    <w:uiPriority w:val="99"/>
    <w:rsid w:val="006A5416"/>
  </w:style>
  <w:style w:type="paragraph" w:styleId="BalloonText">
    <w:name w:val="Balloon Text"/>
    <w:basedOn w:val="Normal"/>
    <w:link w:val="BalloonTextChar"/>
    <w:uiPriority w:val="99"/>
    <w:semiHidden/>
    <w:unhideWhenUsed/>
    <w:rsid w:val="003026D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26D7"/>
    <w:rPr>
      <w:rFonts w:ascii="Tahoma" w:hAnsi="Tahoma" w:cs="Tahoma"/>
      <w:sz w:val="16"/>
      <w:szCs w:val="16"/>
    </w:rPr>
  </w:style>
  <w:style w:type="character" w:customStyle="1" w:styleId="Heading1Char">
    <w:name w:val="Heading 1 Char"/>
    <w:basedOn w:val="DefaultParagraphFont"/>
    <w:link w:val="Heading1"/>
    <w:uiPriority w:val="9"/>
    <w:rsid w:val="0094680C"/>
    <w:rPr>
      <w:rFonts w:ascii="Courier New" w:eastAsia="Times New Roman" w:hAnsi="Courier New" w:cs="Courier New"/>
      <w:b/>
      <w:bCs/>
      <w:sz w:val="24"/>
      <w:szCs w:val="24"/>
    </w:rPr>
  </w:style>
  <w:style w:type="paragraph" w:styleId="Title">
    <w:name w:val="Title"/>
    <w:basedOn w:val="Normal"/>
    <w:link w:val="TitleChar"/>
    <w:qFormat/>
    <w:rsid w:val="002776C7"/>
    <w:pPr>
      <w:spacing w:after="0"/>
      <w:ind w:left="0"/>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2776C7"/>
    <w:rPr>
      <w:rFonts w:ascii="Times New Roman" w:eastAsia="Times New Roman" w:hAnsi="Times New Roman" w:cs="Times New Roman"/>
      <w:b/>
      <w:bCs/>
      <w:sz w:val="28"/>
      <w:szCs w:val="24"/>
    </w:rPr>
  </w:style>
  <w:style w:type="paragraph" w:styleId="BodyTextIndent3">
    <w:name w:val="Body Text Indent 3"/>
    <w:basedOn w:val="Normal"/>
    <w:link w:val="BodyTextIndent3Char"/>
    <w:rsid w:val="007F3906"/>
    <w:pPr>
      <w:spacing w:after="0"/>
      <w:ind w:left="1620" w:hanging="1620"/>
    </w:pPr>
    <w:rPr>
      <w:rFonts w:ascii="Times New Roman" w:eastAsia="Times New Roman" w:hAnsi="Times New Roman" w:cs="Times New Roman"/>
      <w:sz w:val="24"/>
      <w:szCs w:val="24"/>
      <w:lang w:val="en-GB"/>
    </w:rPr>
  </w:style>
  <w:style w:type="character" w:customStyle="1" w:styleId="BodyTextIndent3Char">
    <w:name w:val="Body Text Indent 3 Char"/>
    <w:basedOn w:val="DefaultParagraphFont"/>
    <w:link w:val="BodyTextIndent3"/>
    <w:rsid w:val="007F3906"/>
    <w:rPr>
      <w:rFonts w:ascii="Times New Roman" w:eastAsia="Times New Roman" w:hAnsi="Times New Roman" w:cs="Times New Roman"/>
      <w:sz w:val="24"/>
      <w:szCs w:val="24"/>
      <w:lang w:val="en-GB"/>
    </w:rPr>
  </w:style>
  <w:style w:type="paragraph" w:styleId="BodyText">
    <w:name w:val="Body Text"/>
    <w:basedOn w:val="Normal"/>
    <w:link w:val="BodyTextChar"/>
    <w:rsid w:val="007F3906"/>
    <w:pPr>
      <w:spacing w:after="0"/>
      <w:ind w:left="0"/>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7F3906"/>
    <w:rPr>
      <w:rFonts w:ascii="Times New Roman" w:eastAsia="Times New Roman" w:hAnsi="Times New Roman" w:cs="Times New Roman"/>
      <w:sz w:val="24"/>
      <w:szCs w:val="24"/>
      <w:lang w:val="en-GB"/>
    </w:rPr>
  </w:style>
  <w:style w:type="paragraph" w:styleId="HTMLPreformatted">
    <w:name w:val="HTML Preformatted"/>
    <w:basedOn w:val="Normal"/>
    <w:link w:val="HTMLPreformattedChar"/>
    <w:uiPriority w:val="99"/>
    <w:semiHidden/>
    <w:unhideWhenUsed/>
    <w:rsid w:val="00B33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335E0"/>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semiHidden/>
    <w:rsid w:val="007D7B0B"/>
    <w:rPr>
      <w:rFonts w:asciiTheme="majorHAnsi" w:eastAsiaTheme="majorEastAsia" w:hAnsiTheme="majorHAnsi" w:cstheme="majorBidi"/>
      <w:b/>
      <w:bCs/>
      <w:color w:val="4F81BD" w:themeColor="accent1"/>
    </w:rPr>
  </w:style>
  <w:style w:type="paragraph" w:styleId="BodyTextIndent2">
    <w:name w:val="Body Text Indent 2"/>
    <w:basedOn w:val="Normal"/>
    <w:link w:val="BodyTextIndent2Char"/>
    <w:uiPriority w:val="99"/>
    <w:semiHidden/>
    <w:unhideWhenUsed/>
    <w:rsid w:val="003F57BC"/>
    <w:pPr>
      <w:spacing w:after="120" w:line="480" w:lineRule="auto"/>
      <w:ind w:left="283"/>
    </w:pPr>
  </w:style>
  <w:style w:type="character" w:customStyle="1" w:styleId="BodyTextIndent2Char">
    <w:name w:val="Body Text Indent 2 Char"/>
    <w:basedOn w:val="DefaultParagraphFont"/>
    <w:link w:val="BodyTextIndent2"/>
    <w:uiPriority w:val="99"/>
    <w:semiHidden/>
    <w:rsid w:val="003F57BC"/>
  </w:style>
  <w:style w:type="paragraph" w:customStyle="1" w:styleId="ListParagraph1">
    <w:name w:val="List Paragraph1"/>
    <w:basedOn w:val="Normal"/>
    <w:uiPriority w:val="34"/>
    <w:qFormat/>
    <w:rsid w:val="006511FF"/>
    <w:pPr>
      <w:spacing w:after="160" w:line="259" w:lineRule="auto"/>
      <w:ind w:left="720"/>
      <w:contextualSpacing/>
      <w:jc w:val="left"/>
    </w:pPr>
  </w:style>
  <w:style w:type="character" w:customStyle="1" w:styleId="ListParagraphChar">
    <w:name w:val="List Paragraph Char"/>
    <w:aliases w:val="mawardi Char"/>
    <w:link w:val="ListParagraph"/>
    <w:uiPriority w:val="34"/>
    <w:locked/>
    <w:rsid w:val="00450CB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ind w:left="113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0086"/>
  </w:style>
  <w:style w:type="paragraph" w:styleId="Heading1">
    <w:name w:val="heading 1"/>
    <w:basedOn w:val="Normal"/>
    <w:next w:val="Normal"/>
    <w:link w:val="Heading1Char"/>
    <w:uiPriority w:val="9"/>
    <w:qFormat/>
    <w:rsid w:val="0094680C"/>
    <w:pPr>
      <w:keepNext/>
      <w:tabs>
        <w:tab w:val="left" w:pos="1080"/>
        <w:tab w:val="left" w:pos="1260"/>
        <w:tab w:val="left" w:pos="1440"/>
        <w:tab w:val="left" w:leader="dot" w:pos="7740"/>
        <w:tab w:val="right" w:pos="8100"/>
      </w:tabs>
      <w:spacing w:after="0" w:line="360" w:lineRule="auto"/>
      <w:ind w:left="1080" w:hanging="1080"/>
      <w:jc w:val="left"/>
      <w:outlineLvl w:val="0"/>
    </w:pPr>
    <w:rPr>
      <w:rFonts w:ascii="Courier New" w:eastAsia="Times New Roman" w:hAnsi="Courier New" w:cs="Courier New"/>
      <w:b/>
      <w:bCs/>
      <w:sz w:val="24"/>
      <w:szCs w:val="24"/>
    </w:rPr>
  </w:style>
  <w:style w:type="paragraph" w:styleId="Heading3">
    <w:name w:val="heading 3"/>
    <w:basedOn w:val="Normal"/>
    <w:next w:val="Normal"/>
    <w:link w:val="Heading3Char"/>
    <w:uiPriority w:val="9"/>
    <w:semiHidden/>
    <w:unhideWhenUsed/>
    <w:qFormat/>
    <w:rsid w:val="007D7B0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mawardi"/>
    <w:basedOn w:val="Normal"/>
    <w:link w:val="ListParagraphChar"/>
    <w:uiPriority w:val="34"/>
    <w:qFormat/>
    <w:rsid w:val="00C06361"/>
    <w:pPr>
      <w:ind w:left="720"/>
      <w:contextualSpacing/>
    </w:pPr>
  </w:style>
  <w:style w:type="table" w:styleId="TableGrid">
    <w:name w:val="Table Grid"/>
    <w:basedOn w:val="TableNormal"/>
    <w:uiPriority w:val="59"/>
    <w:rsid w:val="000C6E5B"/>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B9157F"/>
    <w:pPr>
      <w:spacing w:after="0"/>
    </w:pPr>
  </w:style>
  <w:style w:type="character" w:styleId="Hyperlink">
    <w:name w:val="Hyperlink"/>
    <w:basedOn w:val="DefaultParagraphFont"/>
    <w:uiPriority w:val="99"/>
    <w:unhideWhenUsed/>
    <w:rsid w:val="003140E0"/>
    <w:rPr>
      <w:color w:val="0000FF" w:themeColor="hyperlink"/>
      <w:u w:val="single"/>
    </w:rPr>
  </w:style>
  <w:style w:type="paragraph" w:customStyle="1" w:styleId="Default">
    <w:name w:val="Default"/>
    <w:rsid w:val="003D170C"/>
    <w:pPr>
      <w:autoSpaceDE w:val="0"/>
      <w:autoSpaceDN w:val="0"/>
      <w:adjustRightInd w:val="0"/>
      <w:spacing w:after="0"/>
    </w:pPr>
    <w:rPr>
      <w:rFonts w:ascii="Bookman Old Style" w:hAnsi="Bookman Old Style" w:cs="Bookman Old Style"/>
      <w:color w:val="000000"/>
      <w:sz w:val="24"/>
      <w:szCs w:val="24"/>
    </w:rPr>
  </w:style>
  <w:style w:type="paragraph" w:styleId="Header">
    <w:name w:val="header"/>
    <w:basedOn w:val="Normal"/>
    <w:link w:val="HeaderChar"/>
    <w:uiPriority w:val="99"/>
    <w:unhideWhenUsed/>
    <w:rsid w:val="006A5416"/>
    <w:pPr>
      <w:tabs>
        <w:tab w:val="center" w:pos="4680"/>
        <w:tab w:val="right" w:pos="9360"/>
      </w:tabs>
      <w:spacing w:after="0"/>
    </w:pPr>
  </w:style>
  <w:style w:type="character" w:customStyle="1" w:styleId="HeaderChar">
    <w:name w:val="Header Char"/>
    <w:basedOn w:val="DefaultParagraphFont"/>
    <w:link w:val="Header"/>
    <w:uiPriority w:val="99"/>
    <w:rsid w:val="006A5416"/>
  </w:style>
  <w:style w:type="paragraph" w:styleId="Footer">
    <w:name w:val="footer"/>
    <w:basedOn w:val="Normal"/>
    <w:link w:val="FooterChar"/>
    <w:uiPriority w:val="99"/>
    <w:unhideWhenUsed/>
    <w:rsid w:val="006A5416"/>
    <w:pPr>
      <w:tabs>
        <w:tab w:val="center" w:pos="4680"/>
        <w:tab w:val="right" w:pos="9360"/>
      </w:tabs>
      <w:spacing w:after="0"/>
    </w:pPr>
  </w:style>
  <w:style w:type="character" w:customStyle="1" w:styleId="FooterChar">
    <w:name w:val="Footer Char"/>
    <w:basedOn w:val="DefaultParagraphFont"/>
    <w:link w:val="Footer"/>
    <w:uiPriority w:val="99"/>
    <w:rsid w:val="006A5416"/>
  </w:style>
  <w:style w:type="paragraph" w:styleId="BalloonText">
    <w:name w:val="Balloon Text"/>
    <w:basedOn w:val="Normal"/>
    <w:link w:val="BalloonTextChar"/>
    <w:uiPriority w:val="99"/>
    <w:semiHidden/>
    <w:unhideWhenUsed/>
    <w:rsid w:val="003026D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26D7"/>
    <w:rPr>
      <w:rFonts w:ascii="Tahoma" w:hAnsi="Tahoma" w:cs="Tahoma"/>
      <w:sz w:val="16"/>
      <w:szCs w:val="16"/>
    </w:rPr>
  </w:style>
  <w:style w:type="character" w:customStyle="1" w:styleId="Heading1Char">
    <w:name w:val="Heading 1 Char"/>
    <w:basedOn w:val="DefaultParagraphFont"/>
    <w:link w:val="Heading1"/>
    <w:uiPriority w:val="9"/>
    <w:rsid w:val="0094680C"/>
    <w:rPr>
      <w:rFonts w:ascii="Courier New" w:eastAsia="Times New Roman" w:hAnsi="Courier New" w:cs="Courier New"/>
      <w:b/>
      <w:bCs/>
      <w:sz w:val="24"/>
      <w:szCs w:val="24"/>
    </w:rPr>
  </w:style>
  <w:style w:type="paragraph" w:styleId="Title">
    <w:name w:val="Title"/>
    <w:basedOn w:val="Normal"/>
    <w:link w:val="TitleChar"/>
    <w:qFormat/>
    <w:rsid w:val="002776C7"/>
    <w:pPr>
      <w:spacing w:after="0"/>
      <w:ind w:left="0"/>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2776C7"/>
    <w:rPr>
      <w:rFonts w:ascii="Times New Roman" w:eastAsia="Times New Roman" w:hAnsi="Times New Roman" w:cs="Times New Roman"/>
      <w:b/>
      <w:bCs/>
      <w:sz w:val="28"/>
      <w:szCs w:val="24"/>
    </w:rPr>
  </w:style>
  <w:style w:type="paragraph" w:styleId="BodyTextIndent3">
    <w:name w:val="Body Text Indent 3"/>
    <w:basedOn w:val="Normal"/>
    <w:link w:val="BodyTextIndent3Char"/>
    <w:rsid w:val="007F3906"/>
    <w:pPr>
      <w:spacing w:after="0"/>
      <w:ind w:left="1620" w:hanging="1620"/>
    </w:pPr>
    <w:rPr>
      <w:rFonts w:ascii="Times New Roman" w:eastAsia="Times New Roman" w:hAnsi="Times New Roman" w:cs="Times New Roman"/>
      <w:sz w:val="24"/>
      <w:szCs w:val="24"/>
      <w:lang w:val="en-GB"/>
    </w:rPr>
  </w:style>
  <w:style w:type="character" w:customStyle="1" w:styleId="BodyTextIndent3Char">
    <w:name w:val="Body Text Indent 3 Char"/>
    <w:basedOn w:val="DefaultParagraphFont"/>
    <w:link w:val="BodyTextIndent3"/>
    <w:rsid w:val="007F3906"/>
    <w:rPr>
      <w:rFonts w:ascii="Times New Roman" w:eastAsia="Times New Roman" w:hAnsi="Times New Roman" w:cs="Times New Roman"/>
      <w:sz w:val="24"/>
      <w:szCs w:val="24"/>
      <w:lang w:val="en-GB"/>
    </w:rPr>
  </w:style>
  <w:style w:type="paragraph" w:styleId="BodyText">
    <w:name w:val="Body Text"/>
    <w:basedOn w:val="Normal"/>
    <w:link w:val="BodyTextChar"/>
    <w:rsid w:val="007F3906"/>
    <w:pPr>
      <w:spacing w:after="0"/>
      <w:ind w:left="0"/>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7F3906"/>
    <w:rPr>
      <w:rFonts w:ascii="Times New Roman" w:eastAsia="Times New Roman" w:hAnsi="Times New Roman" w:cs="Times New Roman"/>
      <w:sz w:val="24"/>
      <w:szCs w:val="24"/>
      <w:lang w:val="en-GB"/>
    </w:rPr>
  </w:style>
  <w:style w:type="paragraph" w:styleId="HTMLPreformatted">
    <w:name w:val="HTML Preformatted"/>
    <w:basedOn w:val="Normal"/>
    <w:link w:val="HTMLPreformattedChar"/>
    <w:uiPriority w:val="99"/>
    <w:semiHidden/>
    <w:unhideWhenUsed/>
    <w:rsid w:val="00B33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335E0"/>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semiHidden/>
    <w:rsid w:val="007D7B0B"/>
    <w:rPr>
      <w:rFonts w:asciiTheme="majorHAnsi" w:eastAsiaTheme="majorEastAsia" w:hAnsiTheme="majorHAnsi" w:cstheme="majorBidi"/>
      <w:b/>
      <w:bCs/>
      <w:color w:val="4F81BD" w:themeColor="accent1"/>
    </w:rPr>
  </w:style>
  <w:style w:type="paragraph" w:styleId="BodyTextIndent2">
    <w:name w:val="Body Text Indent 2"/>
    <w:basedOn w:val="Normal"/>
    <w:link w:val="BodyTextIndent2Char"/>
    <w:uiPriority w:val="99"/>
    <w:semiHidden/>
    <w:unhideWhenUsed/>
    <w:rsid w:val="003F57BC"/>
    <w:pPr>
      <w:spacing w:after="120" w:line="480" w:lineRule="auto"/>
      <w:ind w:left="283"/>
    </w:pPr>
  </w:style>
  <w:style w:type="character" w:customStyle="1" w:styleId="BodyTextIndent2Char">
    <w:name w:val="Body Text Indent 2 Char"/>
    <w:basedOn w:val="DefaultParagraphFont"/>
    <w:link w:val="BodyTextIndent2"/>
    <w:uiPriority w:val="99"/>
    <w:semiHidden/>
    <w:rsid w:val="003F57BC"/>
  </w:style>
  <w:style w:type="paragraph" w:customStyle="1" w:styleId="ListParagraph1">
    <w:name w:val="List Paragraph1"/>
    <w:basedOn w:val="Normal"/>
    <w:uiPriority w:val="34"/>
    <w:qFormat/>
    <w:rsid w:val="006511FF"/>
    <w:pPr>
      <w:spacing w:after="160" w:line="259" w:lineRule="auto"/>
      <w:ind w:left="720"/>
      <w:contextualSpacing/>
      <w:jc w:val="left"/>
    </w:pPr>
  </w:style>
  <w:style w:type="character" w:customStyle="1" w:styleId="ListParagraphChar">
    <w:name w:val="List Paragraph Char"/>
    <w:aliases w:val="mawardi Char"/>
    <w:link w:val="ListParagraph"/>
    <w:uiPriority w:val="34"/>
    <w:locked/>
    <w:rsid w:val="00450C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800901">
      <w:bodyDiv w:val="1"/>
      <w:marLeft w:val="0"/>
      <w:marRight w:val="0"/>
      <w:marTop w:val="0"/>
      <w:marBottom w:val="0"/>
      <w:divBdr>
        <w:top w:val="none" w:sz="0" w:space="0" w:color="auto"/>
        <w:left w:val="none" w:sz="0" w:space="0" w:color="auto"/>
        <w:bottom w:val="none" w:sz="0" w:space="0" w:color="auto"/>
        <w:right w:val="none" w:sz="0" w:space="0" w:color="auto"/>
      </w:divBdr>
    </w:div>
    <w:div w:id="264700481">
      <w:bodyDiv w:val="1"/>
      <w:marLeft w:val="0"/>
      <w:marRight w:val="0"/>
      <w:marTop w:val="0"/>
      <w:marBottom w:val="0"/>
      <w:divBdr>
        <w:top w:val="none" w:sz="0" w:space="0" w:color="auto"/>
        <w:left w:val="none" w:sz="0" w:space="0" w:color="auto"/>
        <w:bottom w:val="none" w:sz="0" w:space="0" w:color="auto"/>
        <w:right w:val="none" w:sz="0" w:space="0" w:color="auto"/>
      </w:divBdr>
    </w:div>
    <w:div w:id="617838890">
      <w:bodyDiv w:val="1"/>
      <w:marLeft w:val="0"/>
      <w:marRight w:val="0"/>
      <w:marTop w:val="0"/>
      <w:marBottom w:val="0"/>
      <w:divBdr>
        <w:top w:val="none" w:sz="0" w:space="0" w:color="auto"/>
        <w:left w:val="none" w:sz="0" w:space="0" w:color="auto"/>
        <w:bottom w:val="none" w:sz="0" w:space="0" w:color="auto"/>
        <w:right w:val="none" w:sz="0" w:space="0" w:color="auto"/>
      </w:divBdr>
    </w:div>
    <w:div w:id="1031420742">
      <w:bodyDiv w:val="1"/>
      <w:marLeft w:val="0"/>
      <w:marRight w:val="0"/>
      <w:marTop w:val="0"/>
      <w:marBottom w:val="0"/>
      <w:divBdr>
        <w:top w:val="none" w:sz="0" w:space="0" w:color="auto"/>
        <w:left w:val="none" w:sz="0" w:space="0" w:color="auto"/>
        <w:bottom w:val="none" w:sz="0" w:space="0" w:color="auto"/>
        <w:right w:val="none" w:sz="0" w:space="0" w:color="auto"/>
      </w:divBdr>
    </w:div>
    <w:div w:id="1384713356">
      <w:bodyDiv w:val="1"/>
      <w:marLeft w:val="0"/>
      <w:marRight w:val="0"/>
      <w:marTop w:val="0"/>
      <w:marBottom w:val="0"/>
      <w:divBdr>
        <w:top w:val="none" w:sz="0" w:space="0" w:color="auto"/>
        <w:left w:val="none" w:sz="0" w:space="0" w:color="auto"/>
        <w:bottom w:val="none" w:sz="0" w:space="0" w:color="auto"/>
        <w:right w:val="none" w:sz="0" w:space="0" w:color="auto"/>
      </w:divBdr>
    </w:div>
    <w:div w:id="2047018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5403FC-45C0-47B2-92A6-166C4A3CF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0</Pages>
  <Words>3811</Words>
  <Characters>21724</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5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rie</dc:creator>
  <cp:lastModifiedBy>DELL</cp:lastModifiedBy>
  <cp:revision>10</cp:revision>
  <cp:lastPrinted>2021-09-27T11:00:00Z</cp:lastPrinted>
  <dcterms:created xsi:type="dcterms:W3CDTF">2022-12-23T03:26:00Z</dcterms:created>
  <dcterms:modified xsi:type="dcterms:W3CDTF">2022-12-23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8070cd3-98b3-3021-bcd6-a32934eec489</vt:lpwstr>
  </property>
  <property fmtid="{D5CDD505-2E9C-101B-9397-08002B2CF9AE}" pid="25" name="Mendeley User Name_1">
    <vt:lpwstr>rezaanderson99@gmail.com@www.mendeley.com</vt:lpwstr>
  </property>
</Properties>
</file>